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358B91A8"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del w:id="3" w:author="Brian Stock" w:date="2020-08-31T18:32:00Z">
        <w:r w:rsidR="00127C87" w:rsidDel="00294DFF">
          <w:delText>,</w:delText>
        </w:r>
        <w:r w:rsidR="005C2A91" w:rsidDel="00294DFF">
          <w:delText xml:space="preserve"> </w:delText>
        </w:r>
        <w:r w:rsidR="00127C87" w:rsidDel="00294DFF">
          <w:delText>however</w:delText>
        </w:r>
        <w:r w:rsidR="005C2A91" w:rsidDel="00294DFF">
          <w:delText>,</w:delText>
        </w:r>
      </w:del>
      <w:r w:rsidR="005C2A91">
        <w:t xml:space="preserve"> </w:t>
      </w:r>
      <w:r w:rsidR="00026AA4">
        <w:t xml:space="preserve">can estimate </w:t>
      </w:r>
      <w:r w:rsidR="00D34B2A">
        <w:t xml:space="preserve">stochastic </w:t>
      </w:r>
      <w:ins w:id="4" w:author="Brian Stock" w:date="2020-08-31T18:33:00Z">
        <w:r w:rsidR="00294DFF">
          <w:t>deviations</w:t>
        </w:r>
      </w:ins>
      <w:del w:id="5" w:author="Brian Stock" w:date="2020-08-31T18:33:00Z">
        <w:r w:rsidR="005C2A91" w:rsidDel="00294DFF">
          <w:delText>variation</w:delText>
        </w:r>
        <w:r w:rsidR="00D34B2A" w:rsidDel="00294DFF">
          <w:delText>s</w:delText>
        </w:r>
      </w:del>
      <w:r w:rsidR="005C2A91">
        <w:t xml:space="preserve"> in surviva</w:t>
      </w:r>
      <w:r w:rsidR="00026AA4">
        <w:t>l</w:t>
      </w:r>
      <w:ins w:id="6" w:author="Brian Stock" w:date="2020-08-31T18:32:00Z">
        <w:r w:rsidR="00294DFF">
          <w:t xml:space="preserve">, </w:t>
        </w:r>
      </w:ins>
      <w:ins w:id="7" w:author="Brian Stock" w:date="2020-08-31T18:33:00Z">
        <w:r w:rsidR="00294DFF">
          <w:t xml:space="preserve">which </w:t>
        </w:r>
      </w:ins>
      <w:moveToRangeStart w:id="8" w:author="Brian Stock" w:date="2020-08-31T18:32:00Z" w:name="move49791177"/>
      <w:moveTo w:id="9" w:author="Brian Stock" w:date="2020-08-31T18:32:00Z">
        <w:del w:id="10" w:author="Brian Stock" w:date="2020-08-31T18:33:00Z">
          <w:r w:rsidR="00294DFF" w:rsidDel="00294DFF">
            <w:delText xml:space="preserve">Further, the survival deviations </w:delText>
          </w:r>
        </w:del>
        <w:r w:rsidR="00294DFF">
          <w:t>represent variability in some ambiguous combination of natural mortality (</w:t>
        </w:r>
        <w:r w:rsidR="00294DFF" w:rsidRPr="00F9438F">
          <w:rPr>
            <w:i/>
            <w:iCs/>
          </w:rPr>
          <w:t>M</w:t>
        </w:r>
        <w:r w:rsidR="00294DFF">
          <w:t>), fishing mortality</w:t>
        </w:r>
      </w:moveTo>
      <w:ins w:id="11" w:author="Brian Stock" w:date="2020-08-31T18:33:00Z">
        <w:r w:rsidR="00294DFF">
          <w:t xml:space="preserve"> (</w:t>
        </w:r>
        <w:r w:rsidR="00294DFF" w:rsidRPr="00294DFF">
          <w:rPr>
            <w:i/>
            <w:iCs/>
            <w:rPrChange w:id="12" w:author="Brian Stock" w:date="2020-08-31T18:33:00Z">
              <w:rPr/>
            </w:rPrChange>
          </w:rPr>
          <w:t>F</w:t>
        </w:r>
        <w:r w:rsidR="00294DFF">
          <w:t>)</w:t>
        </w:r>
      </w:ins>
      <w:moveTo w:id="13" w:author="Brian Stock" w:date="2020-08-31T18:32:00Z">
        <w:r w:rsidR="00294DFF">
          <w:t>, and migration.</w:t>
        </w:r>
      </w:moveTo>
      <w:moveToRangeEnd w:id="8"/>
      <w:ins w:id="14" w:author="Brian Stock" w:date="2020-08-31T18:33:00Z">
        <w:r w:rsidR="00294DFF">
          <w:t xml:space="preserve"> </w:t>
        </w:r>
      </w:ins>
      <w:del w:id="15" w:author="Brian Stock" w:date="2020-08-31T18:32:00Z">
        <w:r w:rsidR="0068431C" w:rsidDel="00294DFF">
          <w:delText xml:space="preserve">. </w:delText>
        </w:r>
      </w:del>
      <w:r w:rsidR="0068431C">
        <w:t xml:space="preserve">These survival deviations are generally treated as independent by age and year, despite our understanding that many population processes can be autocorrelated and that not accounting for autocorrelation </w:t>
      </w:r>
      <w:del w:id="16" w:author="Brian Stock" w:date="2020-08-31T18:31:00Z">
        <w:r w:rsidR="0068431C" w:rsidDel="00294DFF">
          <w:delText xml:space="preserve">in stock assessments </w:delText>
        </w:r>
      </w:del>
      <w:r w:rsidR="0068431C">
        <w:t xml:space="preserve">can result in notable bias. </w:t>
      </w:r>
      <w:moveFromRangeStart w:id="17" w:author="Brian Stock" w:date="2020-08-31T18:32:00Z" w:name="move49791177"/>
      <w:moveFrom w:id="18" w:author="Brian Stock" w:date="2020-08-31T18:32:00Z">
        <w:r w:rsidR="0068431C" w:rsidDel="00294DFF">
          <w:t>Further,</w:t>
        </w:r>
        <w:r w:rsidR="00026AA4" w:rsidDel="00294DFF">
          <w:t xml:space="preserve"> </w:t>
        </w:r>
        <w:r w:rsidR="0068431C" w:rsidDel="00294DFF">
          <w:t xml:space="preserve">the survival deviations </w:t>
        </w:r>
        <w:r w:rsidR="00026AA4" w:rsidDel="00294DFF">
          <w:t xml:space="preserve">represent variability in some </w:t>
        </w:r>
        <w:r w:rsidR="0068431C" w:rsidDel="00294DFF">
          <w:t xml:space="preserve">ambiguous </w:t>
        </w:r>
        <w:r w:rsidR="00026AA4" w:rsidDel="00294DFF">
          <w:t>combination of natural mortality</w:t>
        </w:r>
        <w:r w:rsidR="00F9438F" w:rsidDel="00294DFF">
          <w:t xml:space="preserve"> (</w:t>
        </w:r>
        <w:r w:rsidR="00F9438F" w:rsidRPr="00F9438F" w:rsidDel="00294DFF">
          <w:rPr>
            <w:i/>
            <w:iCs/>
          </w:rPr>
          <w:t>M</w:t>
        </w:r>
        <w:r w:rsidR="00F9438F" w:rsidDel="00294DFF">
          <w:t>)</w:t>
        </w:r>
        <w:r w:rsidR="00026AA4" w:rsidDel="00294DFF">
          <w:t xml:space="preserve">, fishing mortality, and migration. </w:t>
        </w:r>
      </w:moveFrom>
      <w:moveFromRangeEnd w:id="17"/>
      <w:r w:rsidR="0068431C">
        <w:t xml:space="preserve">We address these concerns, as well as the strong retrospective pattern found in the last assessment of Southern New England yellowtail flounder </w:t>
      </w:r>
      <w:r w:rsidR="0068431C">
        <w:rPr>
          <w:lang w:eastAsia="zh-CN"/>
        </w:rPr>
        <w:t>(</w:t>
      </w:r>
      <w:proofErr w:type="spellStart"/>
      <w:r w:rsidR="0068431C" w:rsidRPr="00DB6BFB">
        <w:rPr>
          <w:i/>
          <w:iCs/>
          <w:lang w:eastAsia="zh-CN"/>
        </w:rPr>
        <w:t>Limanda</w:t>
      </w:r>
      <w:proofErr w:type="spellEnd"/>
      <w:r w:rsidR="0068431C" w:rsidRPr="00DB6BFB">
        <w:rPr>
          <w:i/>
          <w:iCs/>
          <w:lang w:eastAsia="zh-CN"/>
        </w:rPr>
        <w:t xml:space="preserve"> </w:t>
      </w:r>
      <w:proofErr w:type="spellStart"/>
      <w:r w:rsidR="0068431C" w:rsidRPr="00DB6BFB">
        <w:rPr>
          <w:i/>
          <w:iCs/>
          <w:lang w:eastAsia="zh-CN"/>
        </w:rPr>
        <w:t>ferruginea</w:t>
      </w:r>
      <w:proofErr w:type="spellEnd"/>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AR(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w:t>
      </w:r>
      <w:ins w:id="19" w:author="Haikun Xu" w:date="2020-08-07T16:07:00Z">
        <w:r w:rsidR="00CB2EEF">
          <w:rPr>
            <w:lang w:eastAsia="zh-CN"/>
          </w:rPr>
          <w:t xml:space="preserve">had </w:t>
        </w:r>
      </w:ins>
      <w:r w:rsidR="00760FB4">
        <w:rPr>
          <w:lang w:eastAsia="zh-CN"/>
        </w:rPr>
        <w:t xml:space="preserve">reduced </w:t>
      </w:r>
      <w:del w:id="20" w:author="Haikun Xu" w:date="2020-08-07T16:07:00Z">
        <w:r w:rsidR="00760FB4" w:rsidDel="00CB2EEF">
          <w:rPr>
            <w:lang w:eastAsia="zh-CN"/>
          </w:rPr>
          <w:delText xml:space="preserve">the </w:delText>
        </w:r>
      </w:del>
      <w:r w:rsidR="00760FB4">
        <w:rPr>
          <w:lang w:eastAsia="zh-CN"/>
        </w:rPr>
        <w:t xml:space="preserve">retrospective pattern (lower AIC and </w:t>
      </w:r>
      <w:proofErr w:type="spellStart"/>
      <w:r w:rsidR="00760FB4">
        <w:rPr>
          <w:lang w:eastAsia="zh-CN"/>
        </w:rPr>
        <w:t>Mohn’s</w:t>
      </w:r>
      <w:proofErr w:type="spellEnd"/>
      <w:r w:rsidR="00760FB4">
        <w:rPr>
          <w:lang w:eastAsia="zh-CN"/>
        </w:rPr>
        <w:t xml:space="preserve">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r w:rsidR="00F9438F">
        <w:rPr>
          <w:lang w:eastAsia="zh-CN"/>
        </w:rPr>
        <w:t xml:space="preserve">best </w:t>
      </w:r>
      <w:r w:rsidR="00815C30">
        <w:rPr>
          <w:lang w:eastAsia="zh-CN"/>
        </w:rPr>
        <w:t xml:space="preserve">retrospective pattern was achieved by </w:t>
      </w:r>
      <w:r w:rsidR="00F9438F">
        <w:rPr>
          <w:lang w:eastAsia="zh-CN"/>
        </w:rPr>
        <w:t xml:space="preserve">simultaneously </w:t>
      </w:r>
      <w:r w:rsidR="00815C30">
        <w:rPr>
          <w:lang w:eastAsia="zh-CN"/>
        </w:rPr>
        <w:t>including</w:t>
      </w:r>
      <w:r w:rsidR="00F9438F">
        <w:rPr>
          <w:lang w:eastAsia="zh-CN"/>
        </w:rPr>
        <w:t xml:space="preserve"> 2D AR(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survival deviations. Including an environmental effect on recruitment further</w:t>
      </w:r>
      <w:del w:id="21" w:author="Brian Stock" w:date="2020-08-31T18:35:00Z">
        <w:r w:rsidR="00F9438F" w:rsidDel="00294DFF">
          <w:rPr>
            <w:lang w:eastAsia="zh-CN"/>
          </w:rPr>
          <w:delText xml:space="preserve"> </w:delText>
        </w:r>
      </w:del>
      <w:del w:id="22" w:author="Brian Stock" w:date="2020-08-31T14:32:00Z">
        <w:r w:rsidR="00F9438F" w:rsidDel="00557607">
          <w:rPr>
            <w:lang w:eastAsia="zh-CN"/>
          </w:rPr>
          <w:delText xml:space="preserve">improved the retrospective pattern </w:delText>
        </w:r>
      </w:del>
      <w:ins w:id="23" w:author="Brian Stock" w:date="2020-08-31T14:32:00Z">
        <w:r w:rsidR="00557607">
          <w:rPr>
            <w:lang w:eastAsia="zh-CN"/>
          </w:rPr>
          <w:t xml:space="preserve"> reduced </w:t>
        </w:r>
        <w:proofErr w:type="spellStart"/>
        <w:r w:rsidR="00557607">
          <w:rPr>
            <w:lang w:eastAsia="zh-CN"/>
          </w:rPr>
          <w:t>Mohn’s</w:t>
        </w:r>
        <w:proofErr w:type="spellEnd"/>
        <w:r w:rsidR="00557607">
          <w:rPr>
            <w:lang w:eastAsia="zh-CN"/>
          </w:rPr>
          <w:t xml:space="preserve"> </w:t>
        </w:r>
        <m:oMath>
          <m:r>
            <w:rPr>
              <w:rFonts w:ascii="Cambria Math" w:hAnsi="Cambria Math"/>
              <w:lang w:eastAsia="zh-CN"/>
            </w:rPr>
            <m:t>ρ</m:t>
          </m:r>
        </m:oMath>
      </w:ins>
      <w:ins w:id="24" w:author="Brian Stock" w:date="2020-08-31T18:24:00Z">
        <w:r w:rsidR="0082218A">
          <w:rPr>
            <w:lang w:eastAsia="zh-CN"/>
          </w:rPr>
          <w:t xml:space="preserve"> for recruitment but </w:t>
        </w:r>
        <w:r w:rsidR="0082218A">
          <w:t xml:space="preserve">did not </w:t>
        </w:r>
      </w:ins>
      <w:ins w:id="25" w:author="Brian Stock" w:date="2020-08-31T18:26:00Z">
        <w:r w:rsidR="00294DFF">
          <w:t xml:space="preserve">affect </w:t>
        </w:r>
      </w:ins>
      <w:proofErr w:type="spellStart"/>
      <w:ins w:id="26" w:author="Brian Stock" w:date="2020-08-31T18:25:00Z">
        <w:r w:rsidR="0082218A">
          <w:t>Mohn’s</w:t>
        </w:r>
        <w:proofErr w:type="spellEnd"/>
        <w:r w:rsidR="0082218A">
          <w:t xml:space="preserve"> </w:t>
        </w:r>
      </w:ins>
      <m:oMath>
        <m:r>
          <w:ins w:id="27" w:author="Brian Stock" w:date="2020-08-31T18:26:00Z">
            <w:rPr>
              <w:rFonts w:ascii="Cambria Math" w:hAnsi="Cambria Math"/>
              <w:lang w:eastAsia="zh-CN"/>
            </w:rPr>
            <m:t>ρ</m:t>
          </w:ins>
        </m:r>
      </m:oMath>
      <w:ins w:id="28" w:author="Brian Stock" w:date="2020-08-31T18:24:00Z">
        <w:r w:rsidR="0082218A">
          <w:t xml:space="preserve"> </w:t>
        </w:r>
      </w:ins>
      <w:ins w:id="29" w:author="Brian Stock" w:date="2020-08-31T18:26:00Z">
        <w:r w:rsidR="0082218A">
          <w:t xml:space="preserve">for </w:t>
        </w:r>
      </w:ins>
      <w:ins w:id="30" w:author="Brian Stock" w:date="2020-08-31T18:27:00Z">
        <w:r w:rsidR="00294DFF">
          <w:t xml:space="preserve">spawning stock biomass (SSB) or </w:t>
        </w:r>
        <w:r w:rsidR="00294DFF" w:rsidRPr="00294DFF">
          <w:rPr>
            <w:i/>
            <w:iCs/>
            <w:rPrChange w:id="31" w:author="Brian Stock" w:date="2020-08-31T18:27:00Z">
              <w:rPr/>
            </w:rPrChange>
          </w:rPr>
          <w:t>F</w:t>
        </w:r>
      </w:ins>
      <w:del w:id="32" w:author="Brian Stock" w:date="2020-08-31T18:25:00Z">
        <w:r w:rsidR="00F9438F" w:rsidDel="0082218A">
          <w:rPr>
            <w:lang w:eastAsia="zh-CN"/>
          </w:rPr>
          <w:delText>but to a lesser degree</w:delText>
        </w:r>
      </w:del>
      <w:r w:rsidR="00F9438F">
        <w:rPr>
          <w:lang w:eastAsia="zh-CN"/>
        </w:rPr>
        <w:t xml:space="preserve">. </w:t>
      </w:r>
      <w:ins w:id="33" w:author="Brian Stock" w:date="2020-08-31T18:30:00Z">
        <w:r w:rsidR="00294DFF">
          <w:rPr>
            <w:lang w:eastAsia="zh-CN"/>
          </w:rPr>
          <w:t>T</w:t>
        </w:r>
      </w:ins>
      <w:del w:id="34" w:author="Brian Stock" w:date="2020-08-31T18:28:00Z">
        <w:r w:rsidR="00760FB4" w:rsidDel="00294DFF">
          <w:rPr>
            <w:lang w:eastAsia="zh-CN"/>
          </w:rPr>
          <w:delText>Lastly</w:delText>
        </w:r>
        <w:r w:rsidR="00F9438F" w:rsidDel="00294DFF">
          <w:rPr>
            <w:lang w:eastAsia="zh-CN"/>
          </w:rPr>
          <w:delText xml:space="preserve">, </w:delText>
        </w:r>
        <w:r w:rsidR="00D8012E" w:rsidDel="00294DFF">
          <w:delText>t</w:delText>
        </w:r>
      </w:del>
      <w:r w:rsidR="00D8012E">
        <w:t>he</w:t>
      </w:r>
      <w:r w:rsidR="007F62AA">
        <w:t xml:space="preserve"> </w:t>
      </w:r>
      <w:r w:rsidR="00F9438F">
        <w:t xml:space="preserve">2D AR(1) smoother </w:t>
      </w:r>
      <w:r w:rsidR="00A41F2A">
        <w:t>altered</w:t>
      </w:r>
      <w:r w:rsidR="00EC722C">
        <w:t xml:space="preserve"> estimates of </w:t>
      </w:r>
      <w:del w:id="35" w:author="Brian Stock" w:date="2020-08-31T18:27:00Z">
        <w:r w:rsidR="00EC722C" w:rsidDel="00294DFF">
          <w:delText xml:space="preserve">spawning </w:delText>
        </w:r>
        <w:r w:rsidR="00760FB4" w:rsidDel="00294DFF">
          <w:delText xml:space="preserve">stock </w:delText>
        </w:r>
        <w:r w:rsidR="00EC722C" w:rsidDel="00294DFF">
          <w:delText>biomass</w:delText>
        </w:r>
        <w:r w:rsidR="00760FB4" w:rsidDel="00294DFF">
          <w:delText xml:space="preserve"> (</w:delText>
        </w:r>
      </w:del>
      <w:r w:rsidR="00760FB4">
        <w:t>SSB</w:t>
      </w:r>
      <w:del w:id="36" w:author="Brian Stock" w:date="2020-08-31T18:27:00Z">
        <w:r w:rsidR="00760FB4" w:rsidDel="00294DFF">
          <w:delText>)</w:delText>
        </w:r>
      </w:del>
      <w:r w:rsidR="00A41F2A">
        <w:t xml:space="preserve"> and </w:t>
      </w:r>
      <w:del w:id="37" w:author="Brian Stock" w:date="2020-08-31T18:27:00Z">
        <w:r w:rsidR="00A41F2A" w:rsidDel="00294DFF">
          <w:delText>fishing mortality</w:delText>
        </w:r>
        <w:r w:rsidR="00A721A7" w:rsidDel="00294DFF">
          <w:delText xml:space="preserve"> </w:delText>
        </w:r>
      </w:del>
      <w:ins w:id="38" w:author="Brian Stock" w:date="2020-08-31T14:42:00Z">
        <w:r w:rsidR="001C5913" w:rsidRPr="001C5913">
          <w:rPr>
            <w:i/>
            <w:iCs/>
            <w:rPrChange w:id="39" w:author="Brian Stock" w:date="2020-08-31T14:42:00Z">
              <w:rPr/>
            </w:rPrChange>
          </w:rPr>
          <w:t>F</w:t>
        </w:r>
      </w:ins>
      <w:ins w:id="40" w:author="Brian Stock" w:date="2020-08-31T18:27:00Z">
        <w:r w:rsidR="00294DFF">
          <w:t xml:space="preserve"> </w:t>
        </w:r>
      </w:ins>
      <w:r w:rsidR="007F62AA">
        <w:t xml:space="preserve">by </w:t>
      </w:r>
      <w:r w:rsidR="00F9438F">
        <w:t>around 15%</w:t>
      </w:r>
      <w:ins w:id="41" w:author="Brian Stock" w:date="2020-08-31T18:30:00Z">
        <w:r w:rsidR="00294DFF">
          <w:t xml:space="preserve"> in model years</w:t>
        </w:r>
      </w:ins>
      <w:ins w:id="42" w:author="Brian Stock" w:date="2020-08-31T18:28:00Z">
        <w:r w:rsidR="00294DFF">
          <w:t xml:space="preserve">, </w:t>
        </w:r>
      </w:ins>
      <w:ins w:id="43" w:author="Brian Stock" w:date="2020-08-31T18:29:00Z">
        <w:r w:rsidR="00294DFF">
          <w:t>whereas</w:t>
        </w:r>
      </w:ins>
      <w:ins w:id="44" w:author="Brian Stock" w:date="2020-08-31T18:28:00Z">
        <w:r w:rsidR="00294DFF">
          <w:t xml:space="preserve"> </w:t>
        </w:r>
      </w:ins>
      <w:ins w:id="45" w:author="Brian Stock" w:date="2020-08-31T18:29:00Z">
        <w:r w:rsidR="00294DFF">
          <w:t xml:space="preserve">SSB changed by 30% </w:t>
        </w:r>
      </w:ins>
      <w:ins w:id="46" w:author="Brian Stock" w:date="2020-08-31T18:28:00Z">
        <w:r w:rsidR="00294DFF">
          <w:t>i</w:t>
        </w:r>
      </w:ins>
      <w:ins w:id="47" w:author="Brian Stock" w:date="2020-08-31T14:40:00Z">
        <w:r w:rsidR="001C5913">
          <w:t xml:space="preserve">n short-term projections with constant </w:t>
        </w:r>
        <w:r w:rsidR="001C5913" w:rsidRPr="001C5913">
          <w:rPr>
            <w:i/>
            <w:iCs/>
            <w:rPrChange w:id="48" w:author="Brian Stock" w:date="2020-08-31T14:42:00Z">
              <w:rPr/>
            </w:rPrChange>
          </w:rPr>
          <w:t>F</w:t>
        </w:r>
      </w:ins>
      <w:del w:id="49" w:author="Brian Stock" w:date="2020-08-31T14:36:00Z">
        <w:r w:rsidR="00F9438F" w:rsidDel="0058627B">
          <w:delText xml:space="preserve"> </w:delText>
        </w:r>
      </w:del>
      <w:del w:id="50" w:author="Brian Stock" w:date="2020-08-31T14:35:00Z">
        <w:r w:rsidR="00F9438F" w:rsidDel="0058627B">
          <w:delText>in model years</w:delText>
        </w:r>
      </w:del>
      <w:del w:id="51" w:author="Brian Stock" w:date="2020-08-31T14:40:00Z">
        <w:r w:rsidR="00F9438F" w:rsidDel="001C5913">
          <w:delText xml:space="preserve"> and </w:delText>
        </w:r>
      </w:del>
      <w:del w:id="52" w:author="Brian Stock" w:date="2020-08-31T18:29:00Z">
        <w:r w:rsidR="00F9438F" w:rsidDel="00294DFF">
          <w:delText>30%</w:delText>
        </w:r>
      </w:del>
      <w:del w:id="53" w:author="Brian Stock" w:date="2020-08-31T14:40:00Z">
        <w:r w:rsidR="00F9438F" w:rsidDel="001C5913">
          <w:delText xml:space="preserve"> in short-term projection years</w:delText>
        </w:r>
      </w:del>
      <w:del w:id="54" w:author="Brian Stock" w:date="2020-08-31T18:29:00Z">
        <w:r w:rsidR="00F9438F" w:rsidDel="00294DFF">
          <w:delText xml:space="preserve">. </w:delText>
        </w:r>
      </w:del>
      <w:ins w:id="55" w:author="Brian Stock" w:date="2020-08-31T18:29:00Z">
        <w:r w:rsidR="00294DFF">
          <w:t xml:space="preserve">. </w:t>
        </w:r>
      </w:ins>
      <w:r w:rsidR="00F9438F">
        <w:t xml:space="preserve">We conclude that </w:t>
      </w:r>
      <w:r w:rsidR="00760FB4">
        <w:t xml:space="preserve">incorpora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ins w:id="56" w:author="Haikun Xu" w:date="2020-08-07T16:09:00Z">
        <w:del w:id="57" w:author="Brian Stock" w:date="2020-08-31T14:44:00Z">
          <w:r w:rsidR="00977ECA" w:rsidDel="001C5913">
            <w:rPr>
              <w:lang w:eastAsia="zh-CN"/>
            </w:rPr>
            <w:delText>t</w:delText>
          </w:r>
        </w:del>
      </w:ins>
      <w:ins w:id="58" w:author="Haikun Xu" w:date="2020-08-07T16:10:00Z">
        <w:del w:id="59" w:author="Brian Stock" w:date="2020-08-31T14:44:00Z">
          <w:r w:rsidR="00977ECA" w:rsidDel="001C5913">
            <w:rPr>
              <w:lang w:eastAsia="zh-CN"/>
            </w:rPr>
            <w:delText xml:space="preserve">he </w:delText>
          </w:r>
        </w:del>
        <w:r w:rsidR="00977ECA">
          <w:rPr>
            <w:lang w:eastAsia="zh-CN"/>
          </w:rPr>
          <w:t>accuracy</w:t>
        </w:r>
      </w:ins>
      <w:del w:id="60" w:author="Haikun Xu" w:date="2020-08-07T16:10:00Z">
        <w:r w:rsidR="003B3D56" w:rsidDel="00977ECA">
          <w:rPr>
            <w:lang w:eastAsia="zh-CN"/>
          </w:rPr>
          <w:delText>reliab</w:delText>
        </w:r>
        <w:r w:rsidR="00760FB4" w:rsidDel="00977ECA">
          <w:rPr>
            <w:lang w:eastAsia="zh-CN"/>
          </w:rPr>
          <w:delText>le prediction</w:delText>
        </w:r>
      </w:del>
      <w:r w:rsidR="00760FB4">
        <w:rPr>
          <w:lang w:eastAsia="zh-CN"/>
        </w:rPr>
        <w:t xml:space="preserve"> of</w:t>
      </w:r>
      <w:r w:rsidR="003B3D56">
        <w:rPr>
          <w:lang w:eastAsia="zh-CN"/>
        </w:rPr>
        <w:t xml:space="preserve"> SSB</w:t>
      </w:r>
      <w:ins w:id="61" w:author="Haikun Xu" w:date="2020-08-07T16:10:00Z">
        <w:r w:rsidR="00977ECA">
          <w:rPr>
            <w:lang w:eastAsia="zh-CN"/>
          </w:rPr>
          <w:t xml:space="preserve"> projection</w:t>
        </w:r>
      </w:ins>
      <w:ins w:id="62" w:author="Brian Stock" w:date="2020-08-31T14:45:00Z">
        <w:r w:rsidR="001C5913">
          <w:rPr>
            <w:lang w:eastAsia="zh-CN"/>
          </w:rPr>
          <w:t>s</w:t>
        </w:r>
      </w:ins>
      <w:r w:rsidR="00760FB4">
        <w:rPr>
          <w:lang w:eastAsia="zh-CN"/>
        </w:rPr>
        <w:t>.</w:t>
      </w:r>
    </w:p>
    <w:p w14:paraId="19ACFD8B" w14:textId="1C9BE3F9" w:rsidR="00004AB7" w:rsidRPr="00EC722C" w:rsidRDefault="005A2DB2" w:rsidP="000B3E5A">
      <w:pPr>
        <w:pStyle w:val="Chapterheading0"/>
        <w:jc w:val="left"/>
      </w:pPr>
      <w:r w:rsidRPr="000B3E5A">
        <w:rPr>
          <w:b/>
          <w:bCs/>
        </w:rPr>
        <w:lastRenderedPageBreak/>
        <w:t>Keywords</w:t>
      </w:r>
      <w:r>
        <w:t xml:space="preserve">: </w:t>
      </w:r>
      <w:r w:rsidR="000B3E5A">
        <w:t xml:space="preserve">state-space model; stock assessment; random effects; </w:t>
      </w:r>
      <w:r w:rsidR="00AE3F5F">
        <w:t>s</w:t>
      </w:r>
      <w:r>
        <w:t xml:space="preserve">urvival; </w:t>
      </w:r>
      <w:r w:rsidR="00760FB4">
        <w:t xml:space="preserve">natural mortality;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61C3B613"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63" w:name="OLE_LINK10"/>
      <w:bookmarkStart w:id="6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63"/>
      <w:bookmarkEnd w:id="6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w:t>
      </w:r>
      <w:del w:id="65" w:author="Brian Stock" w:date="2020-08-31T15:03:00Z">
        <w:r w:rsidR="000C6C06" w:rsidDel="001B3A9C">
          <w:delText>opul</w:delText>
        </w:r>
      </w:del>
      <w:del w:id="66" w:author="Brian Stock" w:date="2020-08-31T15:04:00Z">
        <w:r w:rsidR="000C6C06" w:rsidDel="001B3A9C">
          <w:delText>ation p</w:delText>
        </w:r>
      </w:del>
      <w:r w:rsidR="000C6C06">
        <w:t>rocesses</w:t>
      </w:r>
      <w:del w:id="67" w:author="Brian Stock" w:date="2020-08-31T15:04:00Z">
        <w:r w:rsidR="000C6C06" w:rsidDel="001B3A9C">
          <w:delText>,</w:delText>
        </w:r>
      </w:del>
      <w:r w:rsidR="000C6C06">
        <w:t xml:space="preserve"> such as s</w:t>
      </w:r>
      <w:r w:rsidR="000C6C06" w:rsidRPr="009A4919">
        <w:t>electivity</w:t>
      </w:r>
      <w:del w:id="68" w:author="Brian Stock" w:date="2020-08-31T15:04:00Z">
        <w:r w:rsidR="000C6C06" w:rsidRPr="009A4919" w:rsidDel="001B3A9C">
          <w:delText>,</w:delText>
        </w:r>
      </w:del>
      <w:r w:rsidR="000C6C06" w:rsidRPr="009A4919">
        <w:t xml:space="preserve">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ins w:id="69" w:author="Brian Stock" w:date="2020-08-31T15:24:00Z">
        <w:r w:rsidR="00A95D46">
          <w:rPr>
            <w:noProof/>
          </w:rPr>
          <w:t>; Xu et al. 2019</w:t>
        </w:r>
      </w:ins>
      <w:r w:rsidR="008B06BB">
        <w:rPr>
          <w:noProof/>
        </w:rPr>
        <w:t>)</w:t>
      </w:r>
      <w:r w:rsidR="00450312">
        <w:fldChar w:fldCharType="end"/>
      </w:r>
      <w:r w:rsidR="00911727" w:rsidRPr="009A4919">
        <w:t xml:space="preserve">. </w:t>
      </w:r>
      <w:del w:id="70" w:author="Brian Stock" w:date="2020-08-31T15:04:00Z">
        <w:r w:rsidR="00E04F59" w:rsidDel="001B3A9C">
          <w:delText xml:space="preserve">To date, </w:delText>
        </w:r>
        <w:r w:rsidR="000C6C06" w:rsidDel="001B3A9C">
          <w:delText>u</w:delText>
        </w:r>
      </w:del>
      <w:ins w:id="71" w:author="Brian Stock" w:date="2020-08-31T15:05:00Z">
        <w:r w:rsidR="001B3A9C">
          <w:t>U</w:t>
        </w:r>
      </w:ins>
      <w:r w:rsidR="000C6C06">
        <w:t xml:space="preserve">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ins w:id="72" w:author="Brian Stock" w:date="2020-08-31T15:25:00Z">
        <w:r w:rsidR="00A95D46">
          <w:t>, although Xu et al. (20</w:t>
        </w:r>
      </w:ins>
      <w:ins w:id="73" w:author="Brian Stock" w:date="2020-08-31T15:26:00Z">
        <w:r w:rsidR="00A95D46">
          <w:t>1</w:t>
        </w:r>
      </w:ins>
      <w:ins w:id="74" w:author="Brian Stock" w:date="2020-08-31T15:27:00Z">
        <w:r w:rsidR="00A95D46">
          <w:t>9)</w:t>
        </w:r>
      </w:ins>
      <w:ins w:id="75" w:author="Brian Stock" w:date="2020-08-31T15:28:00Z">
        <w:r w:rsidR="00A95D46">
          <w:t xml:space="preserve"> recently</w:t>
        </w:r>
      </w:ins>
      <w:ins w:id="76" w:author="Brian Stock" w:date="2020-08-31T15:27:00Z">
        <w:r w:rsidR="00A95D46">
          <w:t xml:space="preserve"> implemented </w:t>
        </w:r>
      </w:ins>
      <w:ins w:id="77" w:author="Brian Stock" w:date="2020-08-31T15:30:00Z">
        <w:r w:rsidR="00A95D46">
          <w:t>2D AR(1) selectivity devi</w:t>
        </w:r>
      </w:ins>
      <w:ins w:id="78" w:author="Brian Stock" w:date="2020-08-31T15:31:00Z">
        <w:r w:rsidR="00A95D46">
          <w:t xml:space="preserve">ations </w:t>
        </w:r>
      </w:ins>
      <w:ins w:id="79" w:author="Brian Stock" w:date="2020-08-31T15:27:00Z">
        <w:r w:rsidR="00A95D46">
          <w:t>in Stock Synthesis</w:t>
        </w:r>
      </w:ins>
      <w:ins w:id="80" w:author="Brian Stock" w:date="2020-08-31T15:33:00Z">
        <w:r w:rsidR="00A95D46">
          <w:t xml:space="preserve"> (</w:t>
        </w:r>
        <w:proofErr w:type="spellStart"/>
        <w:r w:rsidR="00A95D46">
          <w:t>Methot</w:t>
        </w:r>
        <w:proofErr w:type="spellEnd"/>
        <w:r w:rsidR="00A95D46">
          <w:t xml:space="preserve"> and Wetzel </w:t>
        </w:r>
      </w:ins>
      <w:ins w:id="81" w:author="Brian Stock" w:date="2020-08-31T15:34:00Z">
        <w:r w:rsidR="00A95D46">
          <w:t>2013)</w:t>
        </w:r>
      </w:ins>
      <w:ins w:id="82" w:author="Brian Stock" w:date="2020-08-31T15:26:00Z">
        <w:r w:rsidR="00A95D46">
          <w:t xml:space="preserve">. </w:t>
        </w:r>
      </w:ins>
      <w:del w:id="83" w:author="Brian Stock" w:date="2020-08-31T15:25:00Z">
        <w:r w:rsidR="00E04F59" w:rsidDel="00A95D46">
          <w:delText>.</w:delText>
        </w:r>
        <w:r w:rsidR="00911727" w:rsidRPr="009A4919" w:rsidDel="00A95D46">
          <w:delText xml:space="preserve"> </w:delText>
        </w:r>
      </w:del>
      <w:ins w:id="84" w:author="Brian Stock" w:date="2020-08-31T15:24:00Z">
        <w:r w:rsidR="00A95D46">
          <w:t xml:space="preserve">Another </w:t>
        </w:r>
      </w:ins>
      <w:ins w:id="85" w:author="Brian Stock" w:date="2020-08-31T15:26:00Z">
        <w:r w:rsidR="00A95D46">
          <w:t xml:space="preserve">exception </w:t>
        </w:r>
      </w:ins>
      <w:ins w:id="86" w:author="Brian Stock" w:date="2020-08-31T15:24:00Z">
        <w:r w:rsidR="00A95D46">
          <w:t xml:space="preserve">is </w:t>
        </w:r>
      </w:ins>
      <w:del w:id="87" w:author="Brian Stock" w:date="2020-08-31T15:24:00Z">
        <w:r w:rsidR="008F0EEC" w:rsidDel="00A95D46">
          <w:delText xml:space="preserve">One exception is </w:delText>
        </w:r>
      </w:del>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del w:id="88" w:author="Brian Stock" w:date="2020-08-31T15:26:00Z">
        <w:r w:rsidR="00D66D6D" w:rsidDel="00A95D46">
          <w:delText xml:space="preserve">However, </w:delText>
        </w:r>
      </w:del>
      <w:proofErr w:type="spellStart"/>
      <w:r w:rsidR="00D66D6D">
        <w:t>Cadigan</w:t>
      </w:r>
      <w:proofErr w:type="spellEnd"/>
      <w:r w:rsidR="00D66D6D">
        <w:t xml:space="preserve"> (201</w:t>
      </w:r>
      <w:r w:rsidR="00882D03">
        <w:t>6</w:t>
      </w:r>
      <w:r w:rsidR="00D66D6D">
        <w:t>) did not</w:t>
      </w:r>
      <w:ins w:id="89" w:author="Brian Stock" w:date="2020-08-31T15:26:00Z">
        <w:r w:rsidR="00A95D46">
          <w:t>, however,</w:t>
        </w:r>
      </w:ins>
      <w:r w:rsidR="00D66D6D">
        <w:t xml:space="preserve">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235B4A92"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w:t>
      </w:r>
      <w:del w:id="90" w:author="Brian Stock" w:date="2020-08-31T15:39:00Z">
        <w:r w:rsidR="008F0EEC" w:rsidDel="009D446A">
          <w:delText xml:space="preserve">on survival </w:delText>
        </w:r>
        <w:r w:rsidR="005F3FBA" w:rsidDel="009D446A">
          <w:delText xml:space="preserve">or </w:delText>
        </w:r>
        <m:oMath>
          <m:r>
            <w:rPr>
              <w:rFonts w:ascii="Cambria Math" w:hAnsi="Cambria Math"/>
            </w:rPr>
            <m:t>M</m:t>
          </m:r>
        </m:oMath>
        <w:r w:rsidR="005F3FBA" w:rsidDel="009D446A">
          <w:delText xml:space="preserve"> </w:delText>
        </w:r>
      </w:del>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ins w:id="91" w:author="Brian Stock" w:date="2020-08-31T15:47:00Z">
        <w:r w:rsidR="00947B98">
          <w:t xml:space="preserve">Here, </w:t>
        </w:r>
      </w:ins>
      <w:del w:id="92" w:author="Brian Stock" w:date="2020-08-31T15:47:00Z">
        <w:r w:rsidR="00342366" w:rsidDel="00947B98">
          <w:delText>W</w:delText>
        </w:r>
      </w:del>
      <w:ins w:id="93" w:author="Brian Stock" w:date="2020-08-31T15:47:00Z">
        <w:r w:rsidR="00947B98">
          <w:t>w</w:t>
        </w:r>
      </w:ins>
      <w:r w:rsidR="00342366">
        <w:t>e e</w:t>
      </w:r>
      <w:r w:rsidR="003402DE">
        <w:t xml:space="preserve">xtend </w:t>
      </w:r>
      <w:r w:rsidR="002F2F3C">
        <w:t xml:space="preserve">the model presented in </w:t>
      </w:r>
      <w:r w:rsidR="002F2F3C">
        <w:rPr>
          <w:noProof/>
        </w:rPr>
        <w:t xml:space="preserve">Miller et al. (2016), </w:t>
      </w:r>
      <w:del w:id="94" w:author="Brian Stock" w:date="2020-08-31T15:45:00Z">
        <w:r w:rsidR="002F2F3C" w:rsidDel="00947B98">
          <w:rPr>
            <w:noProof/>
          </w:rPr>
          <w:delText xml:space="preserve">in </w:delText>
        </w:r>
      </w:del>
      <w:r w:rsidR="002F2F3C">
        <w:rPr>
          <w:noProof/>
        </w:rPr>
        <w:t xml:space="preserve">which </w:t>
      </w:r>
      <w:ins w:id="95" w:author="Brian Stock" w:date="2020-08-31T15:45:00Z">
        <w:r w:rsidR="00947B98">
          <w:rPr>
            <w:noProof/>
          </w:rPr>
          <w:t xml:space="preserve">included stochastic deviations in </w:t>
        </w:r>
      </w:ins>
      <w:r w:rsidR="000758EF">
        <w:t>annual survival</w:t>
      </w:r>
      <w:del w:id="96" w:author="Brian Stock" w:date="2020-08-31T15:45:00Z">
        <w:r w:rsidR="000758EF" w:rsidDel="00947B98">
          <w:delText xml:space="preserve"> </w:delText>
        </w:r>
        <w:r w:rsidR="002F2F3C" w:rsidDel="00947B98">
          <w:delText xml:space="preserve">was </w:delText>
        </w:r>
        <w:r w:rsidR="004D59D6" w:rsidDel="00947B98">
          <w:delText>stochastic</w:delText>
        </w:r>
      </w:del>
      <w:del w:id="97" w:author="Brian Stock" w:date="2020-08-31T15:44:00Z">
        <w:r w:rsidR="002F2F3C" w:rsidDel="00C936AD">
          <w:delText>,</w:delText>
        </w:r>
      </w:del>
      <w:del w:id="98" w:author="Brian Stock" w:date="2020-08-31T15:45:00Z">
        <w:r w:rsidR="002F2F3C" w:rsidDel="00947B98">
          <w:delText xml:space="preserve"> </w:delText>
        </w:r>
        <w:r w:rsidR="00986FA6" w:rsidDel="00947B98">
          <w:delText>but with</w:delText>
        </w:r>
        <w:r w:rsidR="009A4015" w:rsidDel="00947B98">
          <w:delText xml:space="preserve"> </w:delText>
        </w:r>
        <w:r w:rsidR="00972E0D" w:rsidDel="00947B98">
          <w:delText>the</w:delText>
        </w:r>
        <w:r w:rsidR="006C52B5" w:rsidDel="00947B98">
          <w:delText xml:space="preserve"> stochastic </w:delText>
        </w:r>
        <w:r w:rsidR="00943533" w:rsidDel="00947B98">
          <w:delText>deviations</w:delText>
        </w:r>
        <w:r w:rsidR="006C52B5" w:rsidDel="00947B98">
          <w:delText xml:space="preserve"> </w:delText>
        </w:r>
        <w:r w:rsidR="00972E0D" w:rsidDel="00947B98">
          <w:delText>in survival</w:delText>
        </w:r>
      </w:del>
      <w:r w:rsidR="00972E0D">
        <w:t xml:space="preserve">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w:t>
      </w:r>
      <w:del w:id="99" w:author="Brian Stock" w:date="2020-08-31T15:48:00Z">
        <w:r w:rsidR="00BB0B16" w:rsidDel="00947B98">
          <w:delText>Henceforth</w:delText>
        </w:r>
      </w:del>
      <w:ins w:id="100" w:author="Brian Stock" w:date="2020-08-31T15:48:00Z">
        <w:r w:rsidR="00947B98">
          <w:t>Hereafter</w:t>
        </w:r>
      </w:ins>
      <w:r w:rsidR="00BB0B16">
        <w:t xml:space="preserve">,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101"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AR(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101"/>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102" w:name="OLE_LINK9"/>
                      <w:bookmarkStart w:id="103"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102"/>
                      <w:bookmarkEnd w:id="103"/>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17EEC346"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w:t>
      </w:r>
      <w:ins w:id="104" w:author="Brian Stock" w:date="2020-08-31T15:50:00Z">
        <w:r w:rsidR="00D23077">
          <w:t>,</w:t>
        </w:r>
      </w:ins>
      <w:ins w:id="105" w:author="Brian Stock" w:date="2020-08-31T15:51:00Z">
        <w:r w:rsidR="00D23077">
          <w:t xml:space="preserve"> </w:t>
        </w:r>
        <w:r w:rsidR="00D23077" w:rsidRPr="00D23077">
          <w:rPr>
            <w:i/>
            <w:iCs/>
            <w:rPrChange w:id="106" w:author="Brian Stock" w:date="2020-08-31T15:51:00Z">
              <w:rPr/>
            </w:rPrChange>
          </w:rPr>
          <w:t>Z</w:t>
        </w:r>
        <w:r w:rsidR="00D23077">
          <w:t xml:space="preserve"> is the total mortality rate (</w:t>
        </w:r>
        <w:r w:rsidR="00D23077" w:rsidRPr="00D23077">
          <w:rPr>
            <w:i/>
            <w:iCs/>
            <w:rPrChange w:id="107" w:author="Brian Stock" w:date="2020-08-31T15:51:00Z">
              <w:rPr/>
            </w:rPrChange>
          </w:rPr>
          <w:t>F</w:t>
        </w:r>
        <w:r w:rsidR="00D23077">
          <w:t xml:space="preserve"> + </w:t>
        </w:r>
        <w:r w:rsidR="00D23077" w:rsidRPr="00D23077">
          <w:rPr>
            <w:i/>
            <w:iCs/>
            <w:rPrChange w:id="108" w:author="Brian Stock" w:date="2020-08-31T15:51:00Z">
              <w:rPr/>
            </w:rPrChange>
          </w:rPr>
          <w:t>M</w:t>
        </w:r>
        <w:r w:rsidR="00D23077">
          <w:t>),</w:t>
        </w:r>
      </w:ins>
      <w:ins w:id="109" w:author="Brian Stock" w:date="2020-08-31T15:52:00Z">
        <w:r w:rsidR="00D23077">
          <w:t xml:space="preserve"> and</w:t>
        </w:r>
      </w:ins>
      <w:del w:id="110" w:author="Brian Stock" w:date="2020-08-31T15:50:00Z">
        <w:r w:rsidR="005800C3" w:rsidDel="00D23077">
          <w:delText xml:space="preserve"> </w:delText>
        </w:r>
        <w:r w:rsidRPr="009A4919" w:rsidDel="00D23077">
          <w:delText>and</w:delText>
        </w:r>
      </w:del>
      <w:r w:rsidRPr="009A4919">
        <w:t xml:space="preserve">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r w:rsidR="00626AA7">
        <w:t xml:space="preserve">group.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w:t>
      </w:r>
      <w:r w:rsidR="005E77BF" w:rsidRPr="009A4919">
        <w:lastRenderedPageBreak/>
        <w:t xml:space="preserve">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2E8E5AF9"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of age and time</w:t>
      </w:r>
      <w:ins w:id="111" w:author="Brian Stock" w:date="2020-08-31T15:54:00Z">
        <w:r w:rsidR="00982936">
          <w:rPr>
            <w:lang w:eastAsia="zh-CN"/>
          </w:rPr>
          <w:t>,</w:t>
        </w:r>
      </w:ins>
      <w:r w:rsidR="00254AF8">
        <w:rPr>
          <w:lang w:eastAsia="zh-CN"/>
        </w:rPr>
        <w:t xml:space="preserv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w:t>
      </w:r>
      <w:ins w:id="112" w:author="Brian Stock" w:date="2020-08-31T15:55:00Z">
        <w:r w:rsidR="00982936">
          <w:rPr>
            <w:lang w:eastAsia="zh-CN"/>
          </w:rPr>
          <w:t xml:space="preserve">mean </w:t>
        </w:r>
      </w:ins>
      <w:r w:rsidR="00254AF8">
        <w:rPr>
          <w:lang w:eastAsia="zh-CN"/>
        </w:rPr>
        <w:t>zero</w:t>
      </w:r>
      <w:del w:id="113" w:author="Brian Stock" w:date="2020-08-31T15:55:00Z">
        <w:r w:rsidR="00254AF8" w:rsidDel="00982936">
          <w:rPr>
            <w:lang w:eastAsia="zh-CN"/>
          </w:rPr>
          <w:delText xml:space="preserve"> mean</w:delText>
        </w:r>
        <w:r w:rsidR="00C96343" w:rsidDel="00982936">
          <w:rPr>
            <w:lang w:eastAsia="zh-CN"/>
          </w:rPr>
          <w:delText>s</w:delText>
        </w:r>
      </w:del>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0D0DC2"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77F3DB60"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w:t>
      </w:r>
      <w:del w:id="114" w:author="Haikun Xu" w:date="2020-08-07T14:15:00Z">
        <w:r w:rsidR="00FE2CEE" w:rsidDel="00404A89">
          <w:delText xml:space="preserve"> the</w:delText>
        </w:r>
      </w:del>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ins w:id="115" w:author="Brian Stock" w:date="2020-08-31T15:59:00Z">
        <w:r w:rsidR="00982936">
          <w:t xml:space="preserve">and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982936">
          <w:t xml:space="preserve"> </w:t>
        </w:r>
      </w:ins>
      <w:r w:rsidR="000629B6">
        <w:t xml:space="preserve">can be estimated </w:t>
      </w:r>
      <w:del w:id="116" w:author="Brian Stock" w:date="2020-08-31T15:59:00Z">
        <w:r w:rsidR="000629B6" w:rsidDel="00982936">
          <w:delText xml:space="preserve">internally </w:delText>
        </w:r>
      </w:del>
      <w:del w:id="117" w:author="Brian Stock" w:date="2020-08-31T16:01:00Z">
        <w:r w:rsidR="000629B6" w:rsidDel="00982936">
          <w:delText>in the model</w:delText>
        </w:r>
      </w:del>
      <w:ins w:id="118" w:author="Brian Stock" w:date="2020-08-31T16:01:00Z">
        <w:r w:rsidR="00982936">
          <w:t>internally</w:t>
        </w:r>
      </w:ins>
      <w:r w:rsidR="000629B6">
        <w:t xml:space="preserve">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w:t>
      </w:r>
      <w:del w:id="119" w:author="Brian Stock" w:date="2020-08-31T16:02:00Z">
        <w:r w:rsidR="002767EC" w:rsidRPr="009A4919" w:rsidDel="00982936">
          <w:delText xml:space="preserve"> should</w:delText>
        </w:r>
      </w:del>
      <w:r w:rsidR="002767EC" w:rsidRPr="009A4919">
        <w:t xml:space="preserve">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120" w:name="OLE_LINK36"/>
      <w:bookmarkStart w:id="121" w:name="OLE_LINK37"/>
      <m:oMath>
        <m:r>
          <m:rPr>
            <m:sty m:val="b"/>
          </m:rPr>
          <w:rPr>
            <w:rFonts w:ascii="Cambria Math" w:hAnsi="Cambria Math"/>
          </w:rPr>
          <m:t>Ε=</m:t>
        </m:r>
        <w:bookmarkStart w:id="122" w:name="OLE_LINK34"/>
        <w:bookmarkStart w:id="123"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120"/>
      <w:bookmarkEnd w:id="121"/>
      <w:bookmarkEnd w:id="122"/>
      <w:bookmarkEnd w:id="123"/>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4" w:name="OLE_LINK14"/>
      <w:bookmarkStart w:id="125" w:name="OLE_LINK15"/>
      <w:bookmarkStart w:id="126" w:name="OLE_LINK17"/>
      <w:bookmarkStart w:id="127" w:name="OLE_LINK18"/>
      <m:oMath>
        <m:r>
          <w:rPr>
            <w:rFonts w:ascii="Cambria Math" w:hAnsi="Cambria Math"/>
            <w:noProof/>
          </w:rPr>
          <m:t>A</m:t>
        </m:r>
        <w:bookmarkEnd w:id="124"/>
        <w:bookmarkEnd w:id="125"/>
        <m:r>
          <w:rPr>
            <w:rFonts w:ascii="Cambria Math" w:hAnsi="Cambria Math"/>
            <w:noProof/>
          </w:rPr>
          <m:t>(Y-1)×A(Y-1)</m:t>
        </m:r>
      </m:oMath>
      <w:bookmarkEnd w:id="126"/>
      <w:bookmarkEnd w:id="127"/>
      <w:r w:rsidR="00CD0120">
        <w:t xml:space="preserve"> </w:t>
      </w:r>
      <w:r w:rsidRPr="009A4919">
        <w:t>covariance matrix for the multivariate normal distribution</w:t>
      </w:r>
      <w:r w:rsidR="000E00F5">
        <w:t xml:space="preserve"> and is</w:t>
      </w:r>
      <w:r w:rsidRPr="009A4919">
        <w:t xml:space="preserve"> calculated as the </w:t>
      </w:r>
      <w:bookmarkStart w:id="128" w:name="OLE_LINK47"/>
      <w:r w:rsidRPr="009A4919">
        <w:t>Kronecker produc</w:t>
      </w:r>
      <w:bookmarkEnd w:id="128"/>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0D0DC2"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0D0DC2"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0D0DC2"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29" w:name="OLE_LINK38"/>
      <w:bookmarkStart w:id="130"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29"/>
          <w:bookmarkEnd w:id="130"/>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6ECE7BDC" w:rsidR="00A460A6" w:rsidRPr="00A460A6" w:rsidRDefault="000D0DC2"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estimated.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131" w:name="OLE_LINK23"/>
      <w:bookmarkStart w:id="132" w:name="OLE_LINK24"/>
      <w:r>
        <w:t>2.2</w:t>
      </w:r>
      <w:r w:rsidR="00BC621B">
        <w:t>.</w:t>
      </w:r>
      <w:r>
        <w:t xml:space="preserve">  </w:t>
      </w:r>
      <w:r w:rsidR="00F5594A">
        <w:t xml:space="preserve">Application to </w:t>
      </w:r>
      <w:r w:rsidR="006E6A00">
        <w:t>SNEMA</w:t>
      </w:r>
      <w:r w:rsidR="00F5594A">
        <w:t xml:space="preserve"> yellowtail flounder</w:t>
      </w:r>
      <w:bookmarkEnd w:id="131"/>
      <w:bookmarkEnd w:id="132"/>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133" w:name="OLE_LINK3"/>
      <w:bookmarkStart w:id="134"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AR(1) for the CPI. </w:t>
      </w:r>
      <w:r w:rsidR="005A79A5">
        <w:rPr>
          <w:lang w:eastAsia="zh-CN"/>
        </w:rPr>
        <w:t>All</w:t>
      </w:r>
      <w:r w:rsidR="008C32D4">
        <w:rPr>
          <w:lang w:eastAsia="zh-CN"/>
        </w:rPr>
        <w:t xml:space="preserve"> the aforementioned data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359E8419"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s most similar to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AR(1) smoother on survival, we compared the model fit, retrospective pattern, and relative difference in SSB and </w:t>
      </w:r>
      <w:r w:rsidR="006919C1" w:rsidRPr="006919C1">
        <w:rPr>
          <w:i/>
          <w:iCs/>
        </w:rPr>
        <w:t>F</w:t>
      </w:r>
      <w:r w:rsidR="006919C1">
        <w:t xml:space="preserve"> </w:t>
      </w:r>
      <w:r w:rsidR="00B653A8">
        <w:t>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AR(1) </w:t>
      </w:r>
      <w:r w:rsidR="00862F13">
        <w:t>auto</w:t>
      </w:r>
      <w:r w:rsidR="008A5784">
        <w:t>correlation structures for each.</w:t>
      </w:r>
    </w:p>
    <w:bookmarkEnd w:id="133"/>
    <w:bookmarkEnd w:id="134"/>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We calculated the CPI as in Miller et al. (2016) and incorporated it into the Beverton-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w:lastRenderedPageBreak/>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t xml:space="preserve">where </w:t>
      </w:r>
      <m:oMath>
        <m:r>
          <w:rPr>
            <w:rFonts w:ascii="Cambria Math" w:hAnsi="Cambria Math"/>
          </w:rPr>
          <m:t>g</m:t>
        </m:r>
      </m:oMath>
      <w:r>
        <w:t xml:space="preserve"> is from Eq. 1.</w:t>
      </w:r>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135" w:name="_Toc465598052"/>
    </w:p>
    <w:p w14:paraId="0DF6E30E" w14:textId="6B289044" w:rsidR="00BC621B" w:rsidRPr="00BC621B" w:rsidRDefault="002767EC" w:rsidP="001829AC">
      <w:pPr>
        <w:pStyle w:val="Heading1"/>
        <w:numPr>
          <w:ilvl w:val="0"/>
          <w:numId w:val="15"/>
        </w:numPr>
      </w:pPr>
      <w:r w:rsidRPr="009A4919">
        <w:t>Results</w:t>
      </w:r>
      <w:bookmarkEnd w:id="135"/>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2F64246F"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Table 3).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w:t>
      </w:r>
      <w:ins w:id="136" w:author="Haikun Xu" w:date="2020-08-07T14:49:00Z">
        <w:r w:rsidR="00B26074">
          <w:t>or/</w:t>
        </w:r>
      </w:ins>
      <w:r w:rsidR="00466F92">
        <w:t xml:space="preserve">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AR(1) </w:t>
      </w:r>
      <w:r w:rsidR="00466F92">
        <w:lastRenderedPageBreak/>
        <w:t xml:space="preserve">structure reduced estimates of </w:t>
      </w:r>
      <w:r w:rsidR="006919C1" w:rsidRPr="006919C1">
        <w:rPr>
          <w:i/>
          <w:iCs/>
        </w:rPr>
        <w:t>F</w:t>
      </w:r>
      <w:r w:rsidR="006919C1">
        <w:t xml:space="preserve"> </w:t>
      </w:r>
      <w:r w:rsidR="00466F92">
        <w:t>and increased estimates of SSB by about 15% (relative difference between NAA-6 and NAA-3; Fig. 2</w:t>
      </w:r>
      <w:ins w:id="137" w:author="Brian Stock" w:date="2020-08-31T16:03:00Z">
        <w:r w:rsidR="00982936">
          <w:t xml:space="preserve"> left column</w:t>
        </w:r>
      </w:ins>
      <w:r w:rsidR="00466F92">
        <w:t xml:space="preserve">). </w:t>
      </w:r>
      <w:r w:rsidR="00762789">
        <w:t xml:space="preserve">NAA-3 and NAA-6 estimated similar SSB in the terminal year of the assessment, 2018, but then differed in their SSB estimates in the projection years by about 30%, even though </w:t>
      </w:r>
      <w:r w:rsidR="006919C1" w:rsidRPr="006919C1">
        <w:rPr>
          <w:i/>
          <w:iCs/>
        </w:rPr>
        <w:t>F</w:t>
      </w:r>
      <w:r w:rsidR="006919C1">
        <w:t xml:space="preserve"> </w:t>
      </w:r>
      <w:r w:rsidR="00762789">
        <w:t>was held constant at similar values (Fig. 2).</w:t>
      </w:r>
    </w:p>
    <w:p w14:paraId="426B4293" w14:textId="1EFE0F3E"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w:t>
      </w:r>
      <w:ins w:id="138" w:author="Brian Stock" w:date="2020-08-31T16:06:00Z">
        <w:r w:rsidR="000337BF">
          <w:t xml:space="preserve">because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0337BF">
          <w:t xml:space="preserve"> was &gt; 0</w:t>
        </w:r>
        <w:r w:rsidR="000337BF" w:rsidRPr="003B4170">
          <w:t xml:space="preserve"> </w:t>
        </w:r>
      </w:ins>
      <w:ins w:id="139" w:author="Brian Stock" w:date="2020-08-31T16:07:00Z">
        <w:r w:rsidR="000337BF" w:rsidRPr="000337BF">
          <w:rPr>
            <w:rStyle w:val="CommentReference"/>
            <w:rFonts w:eastAsiaTheme="minorEastAsia"/>
            <w:sz w:val="24"/>
            <w:szCs w:val="24"/>
            <w:lang w:eastAsia="zh-CN"/>
            <w:rPrChange w:id="140" w:author="Brian Stock" w:date="2020-08-31T16:07:00Z">
              <w:rPr>
                <w:rStyle w:val="CommentReference"/>
                <w:rFonts w:eastAsiaTheme="minorEastAsia"/>
                <w:lang w:eastAsia="zh-CN"/>
              </w:rPr>
            </w:rPrChange>
          </w:rPr>
          <w:t>t</w:t>
        </w:r>
      </w:ins>
      <w:del w:id="141" w:author="Brian Stock" w:date="2020-08-31T16:06:00Z">
        <w:r w:rsidDel="000337BF">
          <w:delText>t</w:delText>
        </w:r>
      </w:del>
      <w:r>
        <w:t>his propagated through the end of the assessment and into the projection years for models that included autocorrelation by year</w:t>
      </w:r>
      <w:ins w:id="142" w:author="Brian Stock" w:date="2020-08-31T16:05:00Z">
        <w:r w:rsidR="000337BF">
          <w:t xml:space="preserve"> </w:t>
        </w:r>
      </w:ins>
      <w:del w:id="143" w:author="Brian Stock" w:date="2020-08-31T16:06:00Z">
        <w:r w:rsidDel="000337BF">
          <w:delText xml:space="preserve"> </w:delText>
        </w:r>
      </w:del>
      <w:r>
        <w:t xml:space="preserve">(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The combined effect of the survival deviations across ages resulted in the model with 2D AR(1) autocorrelation projecting lower SSB in 2019</w:t>
      </w:r>
      <w:r w:rsidR="004E2F49">
        <w:t xml:space="preserve">, but higher SSB in 2020-2021, </w:t>
      </w:r>
      <w:r w:rsidR="008E5BB2">
        <w:t>than the model with independent deviations (Fig. 2</w:t>
      </w:r>
      <w:r w:rsidR="004E2F49">
        <w:t xml:space="preserve">). </w:t>
      </w:r>
      <w:r w:rsidR="000C5E25">
        <w:t xml:space="preserve">Note that </w:t>
      </w:r>
      <w:ins w:id="144" w:author="Brian Stock" w:date="2020-08-31T16:10:00Z">
        <w:r w:rsidR="000337BF">
          <w:t xml:space="preserve">although </w:t>
        </w:r>
      </w:ins>
      <w:r w:rsidR="000C5E25">
        <w:t>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145" w:name="OLE_LINK7"/>
      <w:bookmarkStart w:id="146" w:name="OLE_LINK8"/>
      <w:r w:rsidR="000C5E25" w:rsidRPr="009A4919">
        <w:t>a</w:t>
      </w:r>
      <w:hyperlink r:id="rId8" w:history="1">
        <w:r w:rsidR="000C5E25" w:rsidRPr="009A4919">
          <w:t>symptot</w:t>
        </w:r>
      </w:hyperlink>
      <w:r w:rsidR="000C5E25" w:rsidRPr="009A4919">
        <w:t>ically</w:t>
      </w:r>
      <w:bookmarkEnd w:id="145"/>
      <w:bookmarkEnd w:id="146"/>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w:t>
      </w:r>
      <w:del w:id="147" w:author="Brian Stock" w:date="2020-08-31T16:11:00Z">
        <w:r w:rsidR="000C5E25" w:rsidRPr="009A4919" w:rsidDel="000337BF">
          <w:delText xml:space="preserve">so </w:delText>
        </w:r>
      </w:del>
      <w:del w:id="148" w:author="Brian Stock" w:date="2020-08-31T16:14:00Z">
        <w:r w:rsidR="000C5E25" w:rsidRPr="009A4919" w:rsidDel="000337BF">
          <w:delText xml:space="preserve">the </w:delText>
        </w:r>
      </w:del>
      <w:del w:id="149" w:author="Brian Stock" w:date="2020-08-31T16:11:00Z">
        <w:r w:rsidR="000C5E25" w:rsidDel="000337BF">
          <w:delText xml:space="preserve">direct </w:delText>
        </w:r>
      </w:del>
      <w:del w:id="150" w:author="Brian Stock" w:date="2020-08-31T16:14:00Z">
        <w:r w:rsidR="000C5E25" w:rsidDel="000337BF">
          <w:delText xml:space="preserve">influence of the survival smoother on SSB </w:delText>
        </w:r>
      </w:del>
      <w:ins w:id="151" w:author="Brian Stock" w:date="2020-08-31T16:14:00Z">
        <w:r w:rsidR="00B24EE3">
          <w:t xml:space="preserve">SSB </w:t>
        </w:r>
      </w:ins>
      <w:ins w:id="152" w:author="Brian Stock" w:date="2020-08-31T16:11:00Z">
        <w:r w:rsidR="000337BF">
          <w:t>in a g</w:t>
        </w:r>
      </w:ins>
      <w:ins w:id="153" w:author="Brian Stock" w:date="2020-08-31T16:12:00Z">
        <w:r w:rsidR="000337BF">
          <w:t xml:space="preserve">iven projection year </w:t>
        </w:r>
      </w:ins>
      <w:ins w:id="154" w:author="Brian Stock" w:date="2020-08-31T16:15:00Z">
        <w:r w:rsidR="00B24EE3">
          <w:t xml:space="preserve">is the result of </w:t>
        </w:r>
      </w:ins>
      <w:ins w:id="155" w:author="Brian Stock" w:date="2020-08-31T16:12:00Z">
        <w:r w:rsidR="000337BF" w:rsidRPr="00B24EE3">
          <w:rPr>
            <w:i/>
            <w:iCs/>
            <w:rPrChange w:id="156" w:author="Brian Stock" w:date="2020-08-31T16:16:00Z">
              <w:rPr/>
            </w:rPrChange>
          </w:rPr>
          <w:t xml:space="preserve">cumulative </w:t>
        </w:r>
      </w:ins>
      <w:ins w:id="157" w:author="Brian Stock" w:date="2020-08-31T16:16:00Z">
        <w:r w:rsidR="00B24EE3">
          <w:t xml:space="preserve">survival deviations, </w:t>
        </w:r>
      </w:ins>
      <w:ins w:id="158" w:author="Brian Stock" w:date="2020-08-31T16:12:00Z">
        <w:r w:rsidR="000337BF">
          <w:t xml:space="preserve">and </w:t>
        </w:r>
      </w:ins>
      <w:ins w:id="159" w:author="Brian Stock" w:date="2020-08-31T16:15:00Z">
        <w:r w:rsidR="00B24EE3" w:rsidRPr="009A4919">
          <w:t xml:space="preserve">the </w:t>
        </w:r>
        <w:r w:rsidR="00B24EE3">
          <w:t xml:space="preserve">influence of the survival smoother on SSB is </w:t>
        </w:r>
      </w:ins>
      <w:ins w:id="160" w:author="Brian Stock" w:date="2020-08-31T16:12:00Z">
        <w:r w:rsidR="000337BF">
          <w:t xml:space="preserve">not necessarily </w:t>
        </w:r>
      </w:ins>
      <w:del w:id="161" w:author="Brian Stock" w:date="2020-08-31T16:11:00Z">
        <w:r w:rsidR="000C5E25" w:rsidDel="000337BF">
          <w:delText>predictions</w:delText>
        </w:r>
      </w:del>
      <w:del w:id="162" w:author="Brian Stock" w:date="2020-08-31T16:12:00Z">
        <w:r w:rsidR="000C5E25" w:rsidRPr="009A4919" w:rsidDel="000337BF">
          <w:delText xml:space="preserve"> </w:delText>
        </w:r>
        <w:r w:rsidR="004E2F49" w:rsidDel="000337BF">
          <w:delText>be</w:delText>
        </w:r>
        <w:r w:rsidR="00BB5F1E" w:rsidDel="000337BF">
          <w:delText>came</w:delText>
        </w:r>
        <w:r w:rsidR="000C5E25" w:rsidDel="000337BF">
          <w:rPr>
            <w:noProof/>
          </w:rPr>
          <w:delText xml:space="preserve"> </w:delText>
        </w:r>
        <w:r w:rsidR="000C5E25" w:rsidRPr="006B291C" w:rsidDel="000337BF">
          <w:rPr>
            <w:noProof/>
          </w:rPr>
          <w:delText xml:space="preserve">increasingly </w:delText>
        </w:r>
      </w:del>
      <w:r w:rsidR="000C5E25" w:rsidRPr="006B291C">
        <w:rPr>
          <w:noProof/>
        </w:rPr>
        <w:t>weak</w:t>
      </w:r>
      <w:r w:rsidR="000C5E25">
        <w:rPr>
          <w:noProof/>
        </w:rPr>
        <w:t>er</w:t>
      </w:r>
      <w:r w:rsidR="000C5E25">
        <w:t xml:space="preserve"> over time</w:t>
      </w:r>
      <w:ins w:id="163" w:author="Brian Stock" w:date="2020-08-31T16:12:00Z">
        <w:r w:rsidR="000337BF">
          <w:t xml:space="preserve"> (Fig. 2)</w:t>
        </w:r>
      </w:ins>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6724D696"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hether or not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the 2D AR(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w:t>
      </w:r>
      <w:r w:rsidR="006919C1">
        <w:rPr>
          <w:i/>
          <w:iCs/>
        </w:rPr>
        <w:t>M</w:t>
      </w:r>
      <w:r w:rsidR="006919C1">
        <w:t xml:space="preserve"> </w:t>
      </w:r>
      <w:r w:rsidR="00063E67">
        <w:t>deviations, including the</w:t>
      </w:r>
      <w:del w:id="164" w:author="Haikun Xu" w:date="2020-08-07T15:03:00Z">
        <w:r w:rsidR="00063E67" w:rsidDel="004F6A20">
          <w:delText xml:space="preserve"> the</w:delText>
        </w:r>
      </w:del>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w:t>
      </w:r>
      <w:r w:rsidR="00063E67">
        <w:lastRenderedPageBreak/>
        <w:t>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t>
      </w:r>
      <w:ins w:id="165" w:author="Brian Stock" w:date="2020-08-31T16:56:00Z">
        <w:r w:rsidR="003B4170">
          <w:t>had higher variance and lower autocor</w:t>
        </w:r>
      </w:ins>
      <w:ins w:id="166" w:author="Brian Stock" w:date="2020-08-31T16:57:00Z">
        <w:r w:rsidR="003B4170">
          <w:t xml:space="preserve">relation </w:t>
        </w:r>
      </w:ins>
      <w:del w:id="167" w:author="Brian Stock" w:date="2020-08-31T16:57:00Z">
        <w:r w:rsidR="009926EB" w:rsidDel="003B4170">
          <w:delText xml:space="preserve">were smoothed less </w:delText>
        </w:r>
      </w:del>
      <w:r w:rsidR="009926EB">
        <w:t xml:space="preserve">than the 2D AR(1) survival deviations, </w:t>
      </w:r>
      <w:ins w:id="168" w:author="Brian Stock" w:date="2020-08-31T16:58:00Z">
        <w:r w:rsidR="003B4170">
          <w:t xml:space="preserve">and therefore appeared less smoothed </w:t>
        </w:r>
      </w:ins>
      <w:del w:id="169" w:author="Brian Stock" w:date="2020-08-31T16:58:00Z">
        <w:r w:rsidR="009926EB" w:rsidDel="003B4170">
          <w:delText xml:space="preserve">as evidenced by </w:delText>
        </w:r>
      </w:del>
      <w:moveFromRangeStart w:id="170"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From w:id="171" w:author="Brian Stock" w:date="2020-08-31T16:57:00Z">
        <w:r w:rsidR="009926EB" w:rsidDel="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From>
      <w:moveFromRangeEnd w:id="170"/>
      <w:del w:id="172" w:author="Brian Stock" w:date="2020-08-31T16:58:00Z">
        <w:r w:rsidR="009926EB" w:rsidDel="003B4170">
          <w:delText xml:space="preserve"> </w:delText>
        </w:r>
      </w:del>
      <w:r w:rsidR="009926EB">
        <w:t>(Fi</w:t>
      </w:r>
      <w:r w:rsidR="00466F92">
        <w:t>g</w:t>
      </w:r>
      <w:r w:rsidR="009926EB">
        <w:t>s</w:t>
      </w:r>
      <w:r w:rsidR="00466F92">
        <w:t>.</w:t>
      </w:r>
      <w:r w:rsidR="009926EB">
        <w:t xml:space="preserve"> 1</w:t>
      </w:r>
      <w:r w:rsidR="00466F92">
        <w:t xml:space="preserve"> and 3</w:t>
      </w:r>
      <w:r w:rsidR="009926EB">
        <w:t xml:space="preserve">, </w:t>
      </w:r>
      <w:moveToRangeStart w:id="173" w:author="Brian Stock" w:date="2020-08-31T16:57:00Z" w:name="move49785480"/>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moveTo w:id="174" w:author="Brian Stock" w:date="2020-08-31T16:57:00Z">
        <w:r w:rsidR="003B4170">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moveTo>
      <w:moveToRangeEnd w:id="173"/>
      <w:ins w:id="175" w:author="Brian Stock" w:date="2020-08-31T16:57:00Z">
        <w:r w:rsidR="003B4170">
          <w:t xml:space="preserve"> in </w:t>
        </w:r>
      </w:ins>
      <w:r w:rsidR="009926EB">
        <w:t>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w:t>
      </w:r>
      <w:r w:rsidR="006919C1" w:rsidRPr="006919C1">
        <w:rPr>
          <w:i/>
          <w:iCs/>
        </w:rPr>
        <w:t>F</w:t>
      </w:r>
      <w:r w:rsidR="006919C1">
        <w:t xml:space="preserve"> </w:t>
      </w:r>
      <w:r w:rsidR="00762789">
        <w:t xml:space="preserve">and SSB was similar as for the NAA models: lower </w:t>
      </w:r>
      <w:r w:rsidR="006919C1" w:rsidRPr="006919C1">
        <w:rPr>
          <w:i/>
          <w:iCs/>
        </w:rPr>
        <w:t>F</w:t>
      </w:r>
      <w:r w:rsidR="00762789">
        <w:t xml:space="preserve">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AR(1) structure on </w:t>
      </w:r>
      <w:r w:rsidR="00D401DC" w:rsidRPr="00D401DC">
        <w:rPr>
          <w:i/>
          <w:iCs/>
        </w:rPr>
        <w:t>M</w:t>
      </w:r>
      <w:r w:rsidR="00D401DC">
        <w:t xml:space="preserve"> deviations resulted in larger differences in </w:t>
      </w:r>
      <w:r w:rsidR="006919C1" w:rsidRPr="006919C1">
        <w:rPr>
          <w:i/>
          <w:iCs/>
        </w:rPr>
        <w:t>F</w:t>
      </w:r>
      <w:r w:rsidR="006919C1">
        <w:t xml:space="preserve"> </w:t>
      </w:r>
      <w:r w:rsidR="00D401DC">
        <w:t>and SSB.</w:t>
      </w:r>
      <w:r w:rsidR="004E2F49">
        <w:t xml:space="preserve">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4E2F49">
        <w:t xml:space="preserve"> was estimated or not, </w:t>
      </w:r>
      <w:r w:rsidR="00FC6562" w:rsidRPr="00FC6562">
        <w:rPr>
          <w:i/>
          <w:iCs/>
        </w:rPr>
        <w:t>M</w:t>
      </w:r>
      <w:r w:rsidR="00FC6562">
        <w:t xml:space="preserve"> deviations for younger ages in models with 2D AR(1) autocorrelation were positive in the terminal year (Fig. 3). This </w:t>
      </w:r>
      <w:r w:rsidR="00BB5F1E">
        <w:t>wa</w:t>
      </w:r>
      <w:r w:rsidR="00FC6562">
        <w:t>s consistent with the NAA 2D AR(1) models estimating negative survival in this period (Fig. 1), and explain</w:t>
      </w:r>
      <w:r w:rsidR="00BB5F1E">
        <w:t>ed</w:t>
      </w:r>
      <w:r w:rsidR="00FC6562">
        <w:t xml:space="preserve"> why adding 2D AR(1) autocorrelation </w:t>
      </w:r>
      <w:ins w:id="176" w:author="Brian Stock" w:date="2020-08-31T18:17:00Z">
        <w:r w:rsidR="0082218A">
          <w:t>on</w:t>
        </w:r>
      </w:ins>
      <w:ins w:id="177" w:author="Brian Stock" w:date="2020-08-31T18:16:00Z">
        <w:r w:rsidR="0082218A">
          <w:t xml:space="preserve"> </w:t>
        </w:r>
        <w:r w:rsidR="0082218A" w:rsidRPr="0082218A">
          <w:rPr>
            <w:i/>
            <w:iCs/>
            <w:rPrChange w:id="178" w:author="Brian Stock" w:date="2020-08-31T18:16:00Z">
              <w:rPr/>
            </w:rPrChange>
          </w:rPr>
          <w:t>M</w:t>
        </w:r>
        <w:r w:rsidR="0082218A">
          <w:t xml:space="preserve"> deviations </w:t>
        </w:r>
      </w:ins>
      <w:r w:rsidR="00FC6562">
        <w:t>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0E996FC3"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AR(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w:t>
      </w:r>
      <w:proofErr w:type="spellStart"/>
      <w:r w:rsidR="0033309B">
        <w:rPr>
          <w:lang w:eastAsia="zh-CN"/>
        </w:rPr>
        <w:t>Mohn’s</w:t>
      </w:r>
      <w:proofErr w:type="spellEnd"/>
      <w:r w:rsidR="0033309B">
        <w:rPr>
          <w:lang w:eastAsia="zh-CN"/>
        </w:rPr>
        <w:t xml:space="preserve">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w:t>
      </w:r>
      <w:proofErr w:type="spellStart"/>
      <w:r w:rsidR="006E69F6">
        <w:rPr>
          <w:lang w:eastAsia="zh-CN"/>
        </w:rPr>
        <w:t>Mohn’s</w:t>
      </w:r>
      <w:proofErr w:type="spellEnd"/>
      <w:r w:rsidR="006E69F6">
        <w:rPr>
          <w:lang w:eastAsia="zh-CN"/>
        </w:rPr>
        <w:t xml:space="preserve">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w:t>
      </w:r>
      <w:r w:rsidR="004C2A77">
        <w:rPr>
          <w:lang w:eastAsia="zh-CN"/>
        </w:rPr>
        <w:t>had the largest</w:t>
      </w:r>
      <w:r w:rsidR="00397477">
        <w:rPr>
          <w:lang w:eastAsia="zh-CN"/>
        </w:rPr>
        <w:t xml:space="preserve"> </w:t>
      </w:r>
      <w:r w:rsidR="00397477">
        <w:rPr>
          <w:lang w:eastAsia="zh-CN"/>
        </w:rPr>
        <w:lastRenderedPageBreak/>
        <w:t xml:space="preserve">impact on </w:t>
      </w:r>
      <w:r w:rsidR="006919C1" w:rsidRPr="006919C1">
        <w:rPr>
          <w:i/>
          <w:iCs/>
        </w:rPr>
        <w:t>F</w:t>
      </w:r>
      <w:r w:rsidR="00397477">
        <w:rPr>
          <w:lang w:eastAsia="zh-CN"/>
        </w:rPr>
        <w:t xml:space="preserve"> </w:t>
      </w:r>
      <w:r w:rsidR="004C2A77">
        <w:rPr>
          <w:lang w:eastAsia="zh-CN"/>
        </w:rPr>
        <w:t>and</w:t>
      </w:r>
      <w:r w:rsidR="00397477">
        <w:rPr>
          <w:lang w:eastAsia="zh-CN"/>
        </w:rPr>
        <w:t xml:space="preserve"> SSB estimates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r w:rsidR="004C2A77">
        <w:rPr>
          <w:lang w:eastAsia="zh-CN"/>
        </w:rPr>
        <w:t xml:space="preserve"> 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5 in Fig. 3; top panel in Fig. 4). The result was</w:t>
      </w:r>
      <w:r w:rsidR="00682973">
        <w:rPr>
          <w:lang w:eastAsia="zh-CN"/>
        </w:rPr>
        <w:t xml:space="preserve"> a more pronounced dec</w:t>
      </w:r>
      <w:ins w:id="179" w:author="Brian Stock" w:date="2020-08-31T18:22:00Z">
        <w:r w:rsidR="0082218A">
          <w:rPr>
            <w:lang w:eastAsia="zh-CN"/>
          </w:rPr>
          <w:t>rease</w:t>
        </w:r>
      </w:ins>
      <w:del w:id="180" w:author="Brian Stock" w:date="2020-08-31T18:22:00Z">
        <w:r w:rsidR="00682973" w:rsidDel="0082218A">
          <w:rPr>
            <w:lang w:eastAsia="zh-CN"/>
          </w:rPr>
          <w:delText>line</w:delText>
        </w:r>
      </w:del>
      <w:r w:rsidR="00682973">
        <w:rPr>
          <w:lang w:eastAsia="zh-CN"/>
        </w:rPr>
        <w:t xml:space="preserve"> in projected SSB </w:t>
      </w:r>
      <w:ins w:id="181" w:author="Brian Stock" w:date="2020-08-31T18:22:00Z">
        <w:r w:rsidR="0082218A">
          <w:rPr>
            <w:lang w:eastAsia="zh-CN"/>
          </w:rPr>
          <w:t xml:space="preserve">relative to the base model </w:t>
        </w:r>
      </w:ins>
      <w:r w:rsidR="00682973">
        <w:rPr>
          <w:lang w:eastAsia="zh-CN"/>
        </w:rPr>
        <w:t>(Fig. 2).</w:t>
      </w:r>
    </w:p>
    <w:p w14:paraId="05ECB751" w14:textId="32BF62CD" w:rsidR="00500450" w:rsidRPr="00500450" w:rsidRDefault="00BC621B" w:rsidP="001829AC">
      <w:pPr>
        <w:pStyle w:val="Heading2"/>
      </w:pPr>
      <w:r>
        <w:t xml:space="preserve">3.4.  </w:t>
      </w:r>
      <w:r w:rsidR="00D11E41">
        <w:t>Incorporating the CPI-recruitment effect</w:t>
      </w:r>
    </w:p>
    <w:p w14:paraId="65415220" w14:textId="27126EB2"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w:t>
      </w:r>
      <w:ins w:id="182" w:author="Haikun Xu" w:date="2020-08-07T15:13:00Z">
        <w:r w:rsidR="00AC6639">
          <w:t xml:space="preserve">converged </w:t>
        </w:r>
      </w:ins>
      <w:r w:rsidR="00182599">
        <w:t>NAA-M models</w:t>
      </w:r>
      <w:del w:id="183" w:author="Haikun Xu" w:date="2020-08-07T15:13:00Z">
        <w:r w:rsidR="00182599" w:rsidDel="00AC6639">
          <w:delText xml:space="preserve"> which converged</w:delText>
        </w:r>
      </w:del>
      <w:r w:rsidR="00182599">
        <w:t xml:space="preserve"> (Tables 5-6).</w:t>
      </w:r>
      <w:r w:rsidR="00DD5593" w:rsidRPr="0025627F">
        <w:t xml:space="preserve"> </w:t>
      </w:r>
      <w:r w:rsidR="00561F49">
        <w:t xml:space="preserve">Across models with different random effects on survival and </w:t>
      </w:r>
      <w:r w:rsidR="00561F49" w:rsidRPr="003A2643">
        <w:rPr>
          <w:i/>
          <w:iCs/>
        </w:rPr>
        <w:t>M</w:t>
      </w:r>
      <w:r w:rsidR="00561F49">
        <w:t xml:space="preserve">, including a CPI effect on recruitment reduced </w:t>
      </w:r>
      <w:proofErr w:type="spellStart"/>
      <w:r w:rsidR="00561F49">
        <w:t>Mohn’s</w:t>
      </w:r>
      <w:proofErr w:type="spellEnd"/>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The NAA-M-CPI model with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had the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t>
      </w:r>
      <w:ins w:id="184" w:author="Brian Stock" w:date="2020-08-31T18:39:00Z">
        <w:r w:rsidR="009E777E">
          <w:t xml:space="preserve">for all ages </w:t>
        </w:r>
      </w:ins>
      <w:r w:rsidR="00F1264C">
        <w:t>were already included (</w:t>
      </w:r>
      <w:commentRangeStart w:id="185"/>
      <w:commentRangeStart w:id="186"/>
      <w:r w:rsidR="00F1264C">
        <w:t>Fig. 7</w:t>
      </w:r>
      <w:commentRangeEnd w:id="185"/>
      <w:r w:rsidR="00E37C5E">
        <w:rPr>
          <w:rStyle w:val="CommentReference"/>
          <w:rFonts w:eastAsiaTheme="minorEastAsia"/>
          <w:lang w:eastAsia="zh-CN"/>
        </w:rPr>
        <w:commentReference w:id="185"/>
      </w:r>
      <w:commentRangeEnd w:id="186"/>
      <w:r w:rsidR="009E777E">
        <w:rPr>
          <w:rStyle w:val="CommentReference"/>
          <w:rFonts w:eastAsiaTheme="minorEastAsia"/>
          <w:lang w:eastAsia="zh-CN"/>
        </w:rPr>
        <w:commentReference w:id="186"/>
      </w:r>
      <w:r w:rsidR="00F1264C">
        <w:t>).</w:t>
      </w:r>
    </w:p>
    <w:p w14:paraId="37BA3DB9" w14:textId="77777777" w:rsidR="0019695A" w:rsidRPr="009A4919" w:rsidRDefault="002767EC" w:rsidP="001829AC">
      <w:pPr>
        <w:pStyle w:val="Heading1"/>
        <w:numPr>
          <w:ilvl w:val="0"/>
          <w:numId w:val="15"/>
        </w:numPr>
      </w:pPr>
      <w:bookmarkStart w:id="187" w:name="_Toc465598053"/>
      <w:r w:rsidRPr="004074B0">
        <w:t>Discussion</w:t>
      </w:r>
      <w:bookmarkEnd w:id="187"/>
    </w:p>
    <w:p w14:paraId="2E295D35" w14:textId="3C9F4277"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In WHAM,</w:t>
      </w:r>
      <w:del w:id="188" w:author="Brian Stock" w:date="2020-08-31T18:44:00Z">
        <w:r w:rsidR="00A02FEC" w:rsidDel="009E777E">
          <w:delText xml:space="preserve"> </w:delText>
        </w:r>
        <w:r w:rsidR="00A02FEC" w:rsidDel="009E777E">
          <w:lastRenderedPageBreak/>
          <w:delText>b</w:delText>
        </w:r>
        <w:r w:rsidR="003C2776" w:rsidDel="009E777E">
          <w:delText>oth</w:delText>
        </w:r>
      </w:del>
      <w:r w:rsidR="003C2776">
        <w:t xml:space="preserve">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ins w:id="189" w:author="Haikun Xu" w:date="2020-08-07T15:19:00Z">
        <w:r w:rsidR="00756AD7">
          <w:t xml:space="preserve"> in the assessment model</w:t>
        </w:r>
      </w:ins>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w:t>
      </w:r>
      <w:ins w:id="190" w:author="Brian Stock" w:date="2020-08-31T18:47:00Z">
        <w:r w:rsidR="00F41C7F">
          <w:t>deviations.</w:t>
        </w:r>
      </w:ins>
      <w:commentRangeStart w:id="191"/>
      <w:del w:id="192" w:author="Brian Stock" w:date="2020-08-31T18:47:00Z">
        <w:r w:rsidR="00A02FEC" w:rsidDel="00F41C7F">
          <w:delText>correlation</w:delText>
        </w:r>
        <w:commentRangeEnd w:id="191"/>
        <w:r w:rsidR="00E67145" w:rsidDel="00F41C7F">
          <w:rPr>
            <w:rStyle w:val="CommentReference"/>
            <w:rFonts w:eastAsiaTheme="minorEastAsia"/>
            <w:lang w:eastAsia="zh-CN"/>
          </w:rPr>
          <w:commentReference w:id="191"/>
        </w:r>
        <w:r w:rsidR="00A02FEC" w:rsidDel="00F41C7F">
          <w:delText>.</w:delText>
        </w:r>
      </w:del>
      <w:r w:rsidR="00A02FEC">
        <w:t xml:space="preserve">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AR(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the variation in</w:t>
      </w:r>
      <w:ins w:id="193" w:author="Brian Stock" w:date="2020-08-31T18:53:00Z">
        <w:r w:rsidR="00F41C7F">
          <w:t xml:space="preserve"> processes at age 2+ </w:t>
        </w:r>
      </w:ins>
      <w:ins w:id="194" w:author="Brian Stock" w:date="2020-08-31T18:54:00Z">
        <w:r w:rsidR="00F41C7F">
          <w:t xml:space="preserve">may be more important </w:t>
        </w:r>
      </w:ins>
      <w:del w:id="195" w:author="Brian Stock" w:date="2020-08-31T18:53:00Z">
        <w:r w:rsidR="00172EDA" w:rsidDel="00F41C7F">
          <w:delText xml:space="preserve"> adult survival is</w:delText>
        </w:r>
      </w:del>
      <w:del w:id="196" w:author="Brian Stock" w:date="2020-08-31T18:54:00Z">
        <w:r w:rsidR="00172EDA" w:rsidDel="00F41C7F">
          <w:delText xml:space="preserve"> </w:delText>
        </w:r>
        <w:r w:rsidR="00BB1244" w:rsidDel="00F41C7F">
          <w:delText xml:space="preserve">at least </w:delText>
        </w:r>
        <w:r w:rsidR="00172EDA" w:rsidDel="00F41C7F">
          <w:delText xml:space="preserve">as </w:delText>
        </w:r>
        <w:r w:rsidR="00941E66" w:rsidDel="00F41C7F">
          <w:delText>influential</w:delText>
        </w:r>
        <w:r w:rsidR="00172EDA" w:rsidDel="00F41C7F">
          <w:delText xml:space="preserve"> as </w:delText>
        </w:r>
      </w:del>
      <w:ins w:id="197" w:author="Brian Stock" w:date="2020-08-31T18:54:00Z">
        <w:r w:rsidR="00F41C7F">
          <w:t xml:space="preserve">than </w:t>
        </w:r>
      </w:ins>
      <w:r w:rsidR="00941E66">
        <w:t xml:space="preserve">recruitment </w:t>
      </w:r>
      <w:r w:rsidR="00BB1244">
        <w:t xml:space="preserve">variation </w:t>
      </w:r>
      <w:r w:rsidR="00941E66">
        <w:t>to the population dynamics of SNEMA yellowtail flounder.</w:t>
      </w:r>
    </w:p>
    <w:p w14:paraId="7EDEA377" w14:textId="26C102BD"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ins w:id="198" w:author="Brian Stock" w:date="2020-08-31T18:50:00Z">
        <w:r w:rsidR="00F41C7F">
          <w:t xml:space="preserve">in model years </w:t>
        </w:r>
      </w:ins>
      <w:r w:rsidR="007F6F3D">
        <w:t>as well as</w:t>
      </w:r>
      <w:r w:rsidR="0040254B">
        <w:t xml:space="preserve"> near-term </w:t>
      </w:r>
      <w:r w:rsidR="000F4329">
        <w:t xml:space="preserve">SSB </w:t>
      </w:r>
      <w:r>
        <w:t xml:space="preserve">predictions, </w:t>
      </w:r>
      <w:del w:id="199" w:author="Haikun Xu" w:date="2020-08-07T15:25:00Z">
        <w:r w:rsidR="00FE3B3F" w:rsidDel="00E67145">
          <w:delText xml:space="preserve">and </w:delText>
        </w:r>
      </w:del>
      <w:ins w:id="200" w:author="Haikun Xu" w:date="2020-08-07T15:25:00Z">
        <w:r w:rsidR="00E67145">
          <w:t>while</w:t>
        </w:r>
        <w:del w:id="201" w:author="Brian Stock" w:date="2020-08-31T18:50:00Z">
          <w:r w:rsidR="00E67145" w:rsidDel="00F41C7F">
            <w:delText xml:space="preserve"> </w:delText>
          </w:r>
        </w:del>
      </w:ins>
      <w:del w:id="202" w:author="Brian Stock" w:date="2020-08-31T18:50:00Z">
        <w:r w:rsidR="00FE3B3F" w:rsidDel="00F41C7F">
          <w:delText>that</w:delText>
        </w:r>
      </w:del>
      <w:r w:rsidR="00573299">
        <w:t xml:space="preserve"> </w:t>
      </w:r>
      <w:r w:rsidR="00FE3B3F">
        <w:t xml:space="preserve">including an effect of the CPI on </w:t>
      </w:r>
      <w:r w:rsidR="00B62D84">
        <w:t>recruitment</w:t>
      </w:r>
      <w:ins w:id="203" w:author="Brian Stock" w:date="2020-08-31T18:51:00Z">
        <w:r w:rsidR="00F41C7F">
          <w:t xml:space="preserve"> had less impact on</w:t>
        </w:r>
      </w:ins>
      <w:del w:id="204" w:author="Brian Stock" w:date="2020-08-31T18:51:00Z">
        <w:r w:rsidR="00FE3B3F" w:rsidDel="00F41C7F">
          <w:delText xml:space="preserve"> in models with survival and </w:delText>
        </w:r>
        <w:r w:rsidR="00FE3B3F" w:rsidRPr="00FE3B3F" w:rsidDel="00F41C7F">
          <w:rPr>
            <w:i/>
            <w:iCs/>
          </w:rPr>
          <w:delText>M</w:delText>
        </w:r>
        <w:r w:rsidR="00FE3B3F" w:rsidDel="00F41C7F">
          <w:delText xml:space="preserve"> deviations</w:delText>
        </w:r>
        <w:r w:rsidR="00B62D84" w:rsidDel="00F41C7F">
          <w:delText xml:space="preserve"> </w:delText>
        </w:r>
        <w:r w:rsidR="00573299" w:rsidDel="00F41C7F">
          <w:delText>negligibly impacted</w:delText>
        </w:r>
      </w:del>
      <w:r w:rsidR="00573299">
        <w:t xml:space="preserve">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 xml:space="preserve">to </w:t>
      </w:r>
      <w:ins w:id="205" w:author="Brian Stock" w:date="2020-08-31T18:55:00Z">
        <w:r w:rsidR="00F41C7F">
          <w:t xml:space="preserve">also </w:t>
        </w:r>
      </w:ins>
      <w:r w:rsidR="00DC1A90">
        <w:t>be</w:t>
      </w:r>
      <w:r w:rsidR="005425D7">
        <w:t xml:space="preserve"> </w:t>
      </w:r>
      <w:r w:rsidR="00163EEE">
        <w:t>sex-</w:t>
      </w:r>
      <w:ins w:id="206" w:author="Brian Stock" w:date="2020-08-31T18:55:00Z">
        <w:r w:rsidR="00F41C7F">
          <w:t xml:space="preserve"> or cohort-</w:t>
        </w:r>
      </w:ins>
      <w:r w:rsidR="00163EEE">
        <w:t>specific</w:t>
      </w:r>
      <w:r w:rsidR="00DC1A90">
        <w:t xml:space="preserve">. </w:t>
      </w:r>
      <w:r w:rsidR="00604172">
        <w:t>A 3D AR(1) process across year, age, and cohort could be appropriate</w:t>
      </w:r>
      <w:del w:id="207" w:author="Brian Stock" w:date="2020-08-31T18:56:00Z">
        <w:r w:rsidR="00604172" w:rsidDel="00F41C7F">
          <w:delText>,</w:delText>
        </w:r>
      </w:del>
      <w:r w:rsidR="00604172">
        <w:t xml:space="preserv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t>
      </w:r>
      <w:ins w:id="208" w:author="Brian Stock" w:date="2020-08-31T18:57:00Z">
        <w:r w:rsidR="0067267B">
          <w:t>described here</w:t>
        </w:r>
      </w:ins>
      <w:del w:id="209" w:author="Brian Stock" w:date="2020-08-31T18:57:00Z">
        <w:r w:rsidR="00DC1A90" w:rsidDel="0067267B">
          <w:delText>we introduce in this paper</w:delText>
        </w:r>
      </w:del>
      <w:r w:rsidR="00DC1A90">
        <w:t xml:space="preserve"> can </w:t>
      </w:r>
      <w:ins w:id="210" w:author="Brian Stock" w:date="2020-08-31T18:57:00Z">
        <w:r w:rsidR="0067267B">
          <w:t xml:space="preserve">also </w:t>
        </w:r>
      </w:ins>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ins w:id="211" w:author="Brian Stock" w:date="2020-08-31T18:58:00Z">
        <w:r w:rsidR="0067267B">
          <w:t xml:space="preserve">, </w:t>
        </w:r>
      </w:ins>
      <w:del w:id="212" w:author="Brian Stock" w:date="2020-08-31T18:58:00Z">
        <w:r w:rsidR="00073AF1" w:rsidDel="0067267B">
          <w:delText xml:space="preserve"> (</w:delText>
        </w:r>
      </w:del>
      <w:r w:rsidR="00073AF1">
        <w:t>e.g.</w:t>
      </w:r>
      <w:ins w:id="213" w:author="Brian Stock" w:date="2020-08-31T18:58:00Z">
        <w:r w:rsidR="0067267B">
          <w:t xml:space="preserve"> </w:t>
        </w:r>
      </w:ins>
      <w:del w:id="214" w:author="Brian Stock" w:date="2020-08-31T18:58:00Z">
        <w:r w:rsidR="00073AF1" w:rsidDel="0067267B">
          <w:delText xml:space="preserve">, </w:delText>
        </w:r>
      </w:del>
      <w:r w:rsidR="00073AF1">
        <w:t xml:space="preserve">selectivity </w:t>
      </w:r>
      <w:ins w:id="215" w:author="Brian Stock" w:date="2020-08-31T18:58:00Z">
        <w:r w:rsidR="0067267B">
          <w:t>as in Xu et al. (2019</w:t>
        </w:r>
      </w:ins>
      <w:del w:id="216" w:author="Brian Stock" w:date="2020-08-31T18:58:00Z">
        <w:r w:rsidR="00073AF1" w:rsidDel="0067267B">
          <w:delText>and growth</w:delText>
        </w:r>
      </w:del>
      <w:r w:rsidR="00073AF1">
        <w:rPr>
          <w:rFonts w:hint="eastAsia"/>
          <w:lang w:eastAsia="zh-CN"/>
        </w:rPr>
        <w:t>)</w:t>
      </w:r>
      <w:del w:id="217" w:author="Brian Stock" w:date="2020-08-31T18:58:00Z">
        <w:r w:rsidR="00073AF1" w:rsidDel="0067267B">
          <w:delText xml:space="preserve"> as w</w:delText>
        </w:r>
      </w:del>
      <w:del w:id="218" w:author="Brian Stock" w:date="2020-08-31T18:57:00Z">
        <w:r w:rsidR="00073AF1" w:rsidDel="0067267B">
          <w:delText>ell</w:delText>
        </w:r>
      </w:del>
      <w:r w:rsidR="00073AF1">
        <w:t xml:space="preserve">,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AR(1) </w:t>
      </w:r>
      <w:r w:rsidR="00604172">
        <w:lastRenderedPageBreak/>
        <w:t>random effects, currently allowing users to specify them on numbers-at-age, natural mortality, and selectivity (Stock and Miller, this issue).</w:t>
      </w:r>
    </w:p>
    <w:p w14:paraId="3E321473" w14:textId="6CFC1CF3"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AR(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2D AR(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w:t>
      </w:r>
      <w:proofErr w:type="spellStart"/>
      <w:r w:rsidR="00BE227A">
        <w:t>Mohn’s</w:t>
      </w:r>
      <w:proofErr w:type="spellEnd"/>
      <w:r w:rsidR="00BE227A">
        <w:t xml:space="preserve"> </w:t>
      </w:r>
      <m:oMath>
        <m:r>
          <w:rPr>
            <w:rFonts w:ascii="Cambria Math" w:hAnsi="Cambria Math"/>
          </w:rPr>
          <m:t>ρ</m:t>
        </m:r>
      </m:oMath>
      <w:r w:rsidR="00BE227A">
        <w:t xml:space="preserve"> (Tables 3-4,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w:t>
      </w:r>
      <w:proofErr w:type="spellStart"/>
      <w:r w:rsidR="005E3306">
        <w:t>Mohn’s</w:t>
      </w:r>
      <w:proofErr w:type="spellEnd"/>
      <w:r w:rsidR="005E3306">
        <w:t xml:space="preserve">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SNEMA yellowtail flounder assessment would provide </w:t>
      </w:r>
      <w:r w:rsidR="00647571">
        <w:t xml:space="preserve">more </w:t>
      </w:r>
      <w:ins w:id="219" w:author="Brian Stock" w:date="2020-08-31T19:00:00Z">
        <w:r w:rsidR="0067267B">
          <w:t>consistent</w:t>
        </w:r>
      </w:ins>
      <w:del w:id="220" w:author="Brian Stock" w:date="2020-08-31T19:00:00Z">
        <w:r w:rsidR="00647571" w:rsidDel="0067267B">
          <w:delText>reliabl</w:delText>
        </w:r>
        <w:r w:rsidR="005E6D51" w:rsidDel="0067267B">
          <w:delText>e</w:delText>
        </w:r>
      </w:del>
      <w:r w:rsidR="00647571">
        <w:t xml:space="preserve"> </w:t>
      </w:r>
      <w:r w:rsidR="005E6D51">
        <w:t>estimates</w:t>
      </w:r>
      <w:r w:rsidR="00647571">
        <w:t xml:space="preserve"> </w:t>
      </w:r>
      <w:r w:rsidR="005E6D51">
        <w:t xml:space="preserve">of </w:t>
      </w:r>
      <w:r w:rsidR="00EF0F2D">
        <w:t>stock and harvest status.</w:t>
      </w:r>
    </w:p>
    <w:p w14:paraId="2247624F" w14:textId="4515A3ED"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w:t>
      </w:r>
      <w:ins w:id="221" w:author="Haikun Xu" w:date="2020-08-07T15:38:00Z">
        <w:r w:rsidR="007C3B7B">
          <w:t xml:space="preserve">by </w:t>
        </w:r>
      </w:ins>
      <w:r w:rsidR="00BB5F1E">
        <w:t xml:space="preserve">about 30%,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NAA-1, NAA-3, M-2),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ins w:id="222" w:author="Brian Stock" w:date="2020-08-31T19:01:00Z">
        <w:r w:rsidR="0067267B">
          <w:t xml:space="preserve">propagates non-zero survival </w:t>
        </w:r>
      </w:ins>
      <w:ins w:id="223" w:author="Brian Stock" w:date="2020-08-31T19:02:00Z">
        <w:r w:rsidR="0067267B">
          <w:t>or M deviations into</w:t>
        </w:r>
      </w:ins>
      <w:del w:id="224" w:author="Brian Stock" w:date="2020-08-31T19:02:00Z">
        <w:r w:rsidR="001A0BB6" w:rsidDel="0067267B">
          <w:delText>affects</w:delText>
        </w:r>
      </w:del>
      <w:r w:rsidR="001A0BB6">
        <w:t xml:space="preserve"> short-term projections,</w:t>
      </w:r>
      <w:ins w:id="225" w:author="Brian Stock" w:date="2020-08-31T19:02:00Z">
        <w:r w:rsidR="0067267B">
          <w:t xml:space="preserve"> </w:t>
        </w:r>
      </w:ins>
      <w:del w:id="226" w:author="Brian Stock" w:date="2020-08-31T19:02:00Z">
        <w:r w:rsidR="001A0BB6" w:rsidDel="0067267B">
          <w:delText xml:space="preserve"> </w:delText>
        </w:r>
      </w:del>
      <w:r w:rsidR="001A0BB6">
        <w:t xml:space="preserve">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and this clearly resulted in lower projected SSB. The effect of including the 2D AR(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counterintuitive result is that the older ages contribute more to SSB than younger ages, and the </w:t>
      </w:r>
      <w:r w:rsidR="001E3FA3">
        <w:t xml:space="preserve">cumulative effect of consecutive years with </w:t>
      </w:r>
      <w:r w:rsidR="001E3FA3">
        <w:lastRenderedPageBreak/>
        <w:t>slightly elevated survival of the plus-group trumped the reduced survival of younger ages. Therefore</w:t>
      </w:r>
      <w:r w:rsidR="002767EC" w:rsidRPr="001D6560">
        <w:t xml:space="preserve">, </w:t>
      </w:r>
      <w:r w:rsidR="006C7F86" w:rsidRPr="001D6560">
        <w:t xml:space="preserve">implementing 2D AR(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2D AR(1)</w:t>
      </w:r>
      <w:r w:rsidR="00AE5FDB">
        <w:t xml:space="preserve"> smoother on survival or </w:t>
      </w:r>
      <w:r w:rsidR="00AE5FDB" w:rsidRPr="00AE5FDB">
        <w:rPr>
          <w:i/>
          <w:iCs/>
        </w:rPr>
        <w:t>M</w:t>
      </w:r>
      <w:r w:rsidR="00AE5FDB">
        <w:t xml:space="preserve"> was not clear—models with </w:t>
      </w:r>
      <w:r w:rsidR="00AE5FDB" w:rsidRPr="001D6560">
        <w:t>2D AR(1)</w:t>
      </w:r>
      <w:r w:rsidR="00AE5FDB">
        <w:t xml:space="preserve"> survival deviations had lower AIC, while models with </w:t>
      </w:r>
      <w:r w:rsidR="00AE5FDB" w:rsidRPr="001D6560">
        <w:t>2D AR(1)</w:t>
      </w:r>
      <w:r w:rsidR="00AE5FDB">
        <w:t xml:space="preserve"> </w:t>
      </w:r>
      <w:r w:rsidR="00AE5FDB" w:rsidRPr="00AE5FDB">
        <w:rPr>
          <w:i/>
          <w:iCs/>
        </w:rPr>
        <w:t>M</w:t>
      </w:r>
      <w:r w:rsidR="00AE5FDB">
        <w:t xml:space="preserve"> deviations had lower </w:t>
      </w:r>
      <w:proofErr w:type="spellStart"/>
      <w:r w:rsidR="00AE5FDB">
        <w:t>Mohn’s</w:t>
      </w:r>
      <w:proofErr w:type="spellEnd"/>
      <w:r w:rsidR="00AE5FDB">
        <w:t xml:space="preserve"> </w:t>
      </w:r>
      <m:oMath>
        <m:r>
          <w:rPr>
            <w:rFonts w:ascii="Cambria Math" w:hAnsi="Cambria Math"/>
          </w:rPr>
          <m:t>ρ</m:t>
        </m:r>
      </m:oMath>
      <w:r w:rsidR="00AE5FDB">
        <w:t>. This matters</w:t>
      </w:r>
      <w:ins w:id="227" w:author="Haikun Xu" w:date="2020-08-07T15:40:00Z">
        <w:r w:rsidR="007B2EFB">
          <w:t xml:space="preserve"> </w:t>
        </w:r>
      </w:ins>
      <w:del w:id="228" w:author="Haikun Xu" w:date="2020-08-07T15:40:00Z">
        <w:r w:rsidR="00AE5FDB" w:rsidDel="007B2EFB">
          <w:delText xml:space="preserve"> </w:delText>
        </w:r>
      </w:del>
      <w:r w:rsidR="00AE5FDB">
        <w:t>because their predicted trends in SSB</w:t>
      </w:r>
      <w:r w:rsidR="008A48AE">
        <w:t xml:space="preserve"> diverged </w:t>
      </w:r>
      <w:r w:rsidR="00AE5FDB">
        <w:t>in the second and third projection years.</w:t>
      </w:r>
    </w:p>
    <w:p w14:paraId="484D700E" w14:textId="27AFF9B9" w:rsidR="00CF271D" w:rsidRDefault="008A48AE" w:rsidP="001829AC">
      <w:pPr>
        <w:pStyle w:val="Chapterheading0"/>
        <w:ind w:firstLine="720"/>
        <w:jc w:val="left"/>
      </w:pPr>
      <w:r>
        <w:t xml:space="preserve">Whether 2D AR(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0482DD83"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xml:space="preserve">. This procedure ignores </w:t>
      </w:r>
      <w:del w:id="229" w:author="Brian Stock" w:date="2020-08-31T19:06:00Z">
        <w:r w:rsidDel="00905018">
          <w:rPr>
            <w:rFonts w:eastAsiaTheme="minorEastAsia"/>
          </w:rPr>
          <w:delText>the process error</w:delText>
        </w:r>
      </w:del>
      <w:ins w:id="230" w:author="Brian Stock" w:date="2020-08-31T19:06:00Z">
        <w:r w:rsidR="00905018">
          <w:rPr>
            <w:rFonts w:eastAsiaTheme="minorEastAsia"/>
          </w:rPr>
          <w:t>variation</w:t>
        </w:r>
      </w:ins>
      <w:r>
        <w:rPr>
          <w:rFonts w:eastAsiaTheme="minorEastAsia"/>
        </w:rPr>
        <w:t xml:space="preserve"> in biological processes and is typically used to calculate BRPs.</w:t>
      </w:r>
    </w:p>
    <w:p w14:paraId="6AAE0F22" w14:textId="2D03AE2F"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ins w:id="231" w:author="Brian Stock" w:date="2020-08-31T19:07:00Z">
        <w:r w:rsidR="00905018">
          <w:rPr>
            <w:rFonts w:eastAsiaTheme="minorEastAsia"/>
          </w:rPr>
          <w:t>BRPs can vary across time and be calculated annually based upon the survival deviation estimated for each year</w:t>
        </w:r>
      </w:ins>
      <w:ins w:id="232" w:author="Brian Stock" w:date="2020-08-31T19:08:00Z">
        <w:r w:rsidR="00905018">
          <w:rPr>
            <w:rFonts w:eastAsiaTheme="minorEastAsia"/>
          </w:rPr>
          <w:t>.</w:t>
        </w:r>
      </w:ins>
      <w:del w:id="233" w:author="Brian Stock" w:date="2020-08-31T19:26:00Z">
        <w:r w:rsidR="0078246A" w:rsidDel="005A00C6">
          <w:rPr>
            <w:rFonts w:eastAsiaTheme="minorEastAsia"/>
          </w:rPr>
          <w:delText xml:space="preserve">Regime shifts in recruitment have been shown to trigger rebuilding rules that target </w:delText>
        </w:r>
      </w:del>
      <w:del w:id="234" w:author="Brian Stock" w:date="2020-08-31T19:28:00Z">
        <w:r w:rsidR="0078246A" w:rsidDel="0003267E">
          <w:rPr>
            <w:rFonts w:eastAsiaTheme="minorEastAsia"/>
          </w:rPr>
          <w:delText xml:space="preserve">biomass levels that are essentially impossible under new recruitment dynamics </w:delText>
        </w:r>
        <w:r w:rsidR="007129F8" w:rsidDel="0003267E">
          <w:rPr>
            <w:rFonts w:eastAsiaTheme="minorEastAsia"/>
          </w:rPr>
          <w:fldChar w:fldCharType="begin"/>
        </w:r>
        <w:r w:rsidR="007129F8" w:rsidDel="0003267E">
          <w:rPr>
            <w:rFonts w:eastAsiaTheme="minorEastAsia"/>
          </w:rPr>
          <w:del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delInstrText>
        </w:r>
        <w:r w:rsidR="007129F8" w:rsidDel="0003267E">
          <w:rPr>
            <w:rFonts w:eastAsiaTheme="minorEastAsia"/>
          </w:rPr>
          <w:fldChar w:fldCharType="separate"/>
        </w:r>
        <w:r w:rsidR="007129F8" w:rsidDel="0003267E">
          <w:rPr>
            <w:rFonts w:eastAsiaTheme="minorEastAsia"/>
            <w:noProof/>
          </w:rPr>
          <w:delText>(Szuwalski et al. 2015)</w:delText>
        </w:r>
        <w:r w:rsidR="007129F8" w:rsidDel="0003267E">
          <w:rPr>
            <w:rFonts w:eastAsiaTheme="minorEastAsia"/>
          </w:rPr>
          <w:fldChar w:fldCharType="end"/>
        </w:r>
        <w:r w:rsidR="007129F8" w:rsidDel="0003267E">
          <w:rPr>
            <w:rFonts w:eastAsiaTheme="minorEastAsia"/>
          </w:rPr>
          <w:delText>.</w:delText>
        </w:r>
      </w:del>
      <w:del w:id="235" w:author="Brian Stock" w:date="2020-08-31T19:08:00Z">
        <w:r w:rsidR="007129F8" w:rsidDel="00905018">
          <w:rPr>
            <w:rFonts w:eastAsiaTheme="minorEastAsia"/>
          </w:rPr>
          <w:delText xml:space="preserve"> Therefore</w:delText>
        </w:r>
      </w:del>
      <w:del w:id="236" w:author="Brian Stock" w:date="2020-08-31T19:07:00Z">
        <w:r w:rsidR="007129F8" w:rsidDel="00905018">
          <w:rPr>
            <w:rFonts w:eastAsiaTheme="minorEastAsia"/>
          </w:rPr>
          <w:delText xml:space="preserve">, BRPs can </w:delText>
        </w:r>
        <w:r w:rsidR="00D42BF6" w:rsidDel="00905018">
          <w:rPr>
            <w:rFonts w:eastAsiaTheme="minorEastAsia"/>
          </w:rPr>
          <w:delText xml:space="preserve">vary across time and </w:delText>
        </w:r>
        <w:r w:rsidR="007129F8" w:rsidDel="00905018">
          <w:rPr>
            <w:rFonts w:eastAsiaTheme="minorEastAsia"/>
          </w:rPr>
          <w:delText xml:space="preserve">be calculated annually based upon the </w:delText>
        </w:r>
        <w:r w:rsidR="000E2B01" w:rsidDel="00905018">
          <w:rPr>
            <w:rFonts w:eastAsiaTheme="minorEastAsia"/>
          </w:rPr>
          <w:delText>survival deviation estimated for each year</w:delText>
        </w:r>
      </w:del>
      <w:del w:id="237" w:author="Brian Stock" w:date="2020-08-31T19:08:00Z">
        <w:r w:rsidR="007B76DA" w:rsidDel="00905018">
          <w:rPr>
            <w:rFonts w:eastAsiaTheme="minorEastAsia"/>
          </w:rPr>
          <w:delText>.</w:delText>
        </w:r>
      </w:del>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lastRenderedPageBreak/>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59CFBA7E"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This matters because including the 2D AR(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w:t>
      </w:r>
      <w:ins w:id="238" w:author="Haikun Xu" w:date="2020-08-07T15:44:00Z">
        <w:r w:rsidR="007B2EFB">
          <w:t>-</w:t>
        </w:r>
      </w:ins>
      <w:del w:id="239" w:author="Haikun Xu" w:date="2020-08-07T15:44:00Z">
        <w:r w:rsidR="006D50E6" w:rsidDel="007B2EFB">
          <w:delText xml:space="preserve"> </w:delText>
        </w:r>
      </w:del>
      <w:r w:rsidR="006D50E6">
        <w:t>year projection time period were</w:t>
      </w:r>
      <w:r w:rsidR="00A463BC">
        <w:t xml:space="preserve"> predicted </w:t>
      </w:r>
      <w:r w:rsidR="006D50E6">
        <w:t xml:space="preserve">by keeping </w:t>
      </w:r>
      <w:r w:rsidR="006D50E6" w:rsidRPr="006D50E6">
        <w:rPr>
          <w:i/>
          <w:iCs/>
        </w:rPr>
        <w:t>F</w:t>
      </w:r>
      <w:r w:rsidR="006D50E6">
        <w:t xml:space="preserve"> constant at the level in the terminal model year, and differing </w:t>
      </w:r>
      <w:r w:rsidR="006D50E6" w:rsidRPr="006D50E6">
        <w:rPr>
          <w:i/>
          <w:iCs/>
        </w:rPr>
        <w:t>F</w:t>
      </w:r>
      <w:r w:rsidR="006D50E6">
        <w:t xml:space="preserve"> may account for some variation in projected SSB. However, the models estimated very similar terminal</w:t>
      </w:r>
      <w:r w:rsidR="00B87620">
        <w:t xml:space="preserve"> year</w:t>
      </w:r>
      <w:r w:rsidR="006D50E6">
        <w:t xml:space="preserve"> </w:t>
      </w:r>
      <w:r w:rsidR="006D50E6" w:rsidRPr="006D50E6">
        <w:rPr>
          <w:i/>
          <w:iCs/>
        </w:rPr>
        <w:t>F</w:t>
      </w:r>
      <w:r w:rsidR="006D50E6">
        <w:t xml:space="preserve">, which was near historic lows and less than the value of </w:t>
      </w:r>
      <w:r w:rsidR="006D50E6" w:rsidRPr="006D50E6">
        <w:rPr>
          <w:i/>
          <w:iCs/>
        </w:rPr>
        <w:t>M</w:t>
      </w:r>
      <w:r w:rsidR="006D50E6">
        <w:t xml:space="preserve"> fixed in the assessment (Figs. 2 and 6). </w:t>
      </w:r>
      <w:r w:rsidR="00B87620">
        <w:t>T</w:t>
      </w:r>
      <w:r w:rsidR="006D50E6">
        <w:t>his likely has negligible impact on the results.</w:t>
      </w:r>
      <w:r w:rsidR="002767EC" w:rsidRPr="009A4919">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AR(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 xml:space="preserve">covariate-induced </w:t>
      </w:r>
      <w:r w:rsidR="009C2459">
        <w:lastRenderedPageBreak/>
        <w:t>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69200E45" w14:textId="2A5DD167" w:rsidR="006E0CB5"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NAA-1, NAA-2, and M-1 through M-10) took longer to run than the most complex model, NAA-M-CPI-4 (Table 7).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7)</w:t>
      </w:r>
      <w:r w:rsidR="00F46A02">
        <w:rPr>
          <w:lang w:eastAsia="zh-CN"/>
        </w:rPr>
        <w:t xml:space="preserve">. W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incorporating additional complexity into stock assessments via random effects in TMB is </w:t>
      </w:r>
      <w:bookmarkStart w:id="240" w:name="OLE_LINK49"/>
      <w:bookmarkStart w:id="241" w:name="OLE_LINK50"/>
      <w:r w:rsidR="0040254B" w:rsidRPr="0040254B">
        <w:t xml:space="preserve">unlikely to be a </w:t>
      </w:r>
      <w:bookmarkStart w:id="242" w:name="OLE_LINK5"/>
      <w:bookmarkStart w:id="243" w:name="OLE_LINK6"/>
      <w:r w:rsidR="0040254B" w:rsidRPr="0040254B">
        <w:t>hurdle</w:t>
      </w:r>
      <w:bookmarkEnd w:id="242"/>
      <w:bookmarkEnd w:id="243"/>
      <w:r w:rsidR="0040254B" w:rsidRPr="0040254B">
        <w:t xml:space="preserve"> </w:t>
      </w:r>
      <w:r w:rsidR="006F538D">
        <w:t>in the future</w:t>
      </w:r>
      <w:r w:rsidR="00CC772F">
        <w:t>.</w:t>
      </w:r>
      <w:bookmarkStart w:id="244" w:name="_Toc465598054"/>
      <w:bookmarkEnd w:id="240"/>
      <w:bookmarkEnd w:id="241"/>
      <w:r w:rsidR="005E7CE8">
        <w:br w:type="page"/>
      </w:r>
      <w:bookmarkStart w:id="245" w:name="OLE_LINK1"/>
      <w:bookmarkStart w:id="246" w:name="OLE_LINK2"/>
      <w:bookmarkEnd w:id="244"/>
    </w:p>
    <w:p w14:paraId="769849C2" w14:textId="77777777" w:rsidR="004753A9" w:rsidRPr="004C096C" w:rsidRDefault="004753A9" w:rsidP="004753A9">
      <w:pPr>
        <w:pStyle w:val="Heading1"/>
        <w:rPr>
          <w:b w:val="0"/>
        </w:rPr>
      </w:pPr>
      <w:bookmarkStart w:id="247" w:name="table-1.-naa-only-models-where-only-naa-"/>
      <w:r w:rsidRPr="004C096C">
        <w:rPr>
          <w:rFonts w:hint="eastAsia"/>
        </w:rPr>
        <w:lastRenderedPageBreak/>
        <w:t>Refer</w:t>
      </w:r>
      <w:r w:rsidRPr="004C096C">
        <w:t>ences</w:t>
      </w:r>
    </w:p>
    <w:p w14:paraId="4EED52CD" w14:textId="1B6D8BB6" w:rsidR="003402DE" w:rsidRPr="0003267E" w:rsidRDefault="003402DE" w:rsidP="004753A9">
      <w:pPr>
        <w:ind w:left="720" w:hanging="720"/>
        <w:rPr>
          <w:rFonts w:ascii="Times New Roman" w:hAnsi="Times New Roman" w:cs="Times New Roman"/>
          <w:rPrChange w:id="248" w:author="Brian Stock" w:date="2020-08-31T19:35:00Z">
            <w:rPr>
              <w:rFonts w:ascii="Times New Roman" w:hAnsi="Times New Roman" w:cs="Times New Roman"/>
            </w:rPr>
          </w:rPrChange>
        </w:rPr>
      </w:pPr>
      <w:proofErr w:type="spellStart"/>
      <w:r w:rsidRPr="0003267E">
        <w:rPr>
          <w:rFonts w:ascii="Times New Roman" w:hAnsi="Times New Roman" w:cs="Times New Roman"/>
          <w:rPrChange w:id="249" w:author="Brian Stock" w:date="2020-08-31T19:35:00Z">
            <w:rPr>
              <w:rFonts w:ascii="Times New Roman" w:hAnsi="Times New Roman" w:cs="Times New Roman"/>
            </w:rPr>
          </w:rPrChange>
        </w:rPr>
        <w:t>Aeberhard</w:t>
      </w:r>
      <w:proofErr w:type="spellEnd"/>
      <w:r w:rsidRPr="0003267E">
        <w:rPr>
          <w:rFonts w:ascii="Times New Roman" w:hAnsi="Times New Roman" w:cs="Times New Roman"/>
          <w:rPrChange w:id="250" w:author="Brian Stock" w:date="2020-08-31T19:35:00Z">
            <w:rPr>
              <w:rFonts w:ascii="Times New Roman" w:hAnsi="Times New Roman" w:cs="Times New Roman"/>
            </w:rPr>
          </w:rPrChange>
        </w:rPr>
        <w:t xml:space="preserve">, W. H., Mills </w:t>
      </w:r>
      <w:proofErr w:type="spellStart"/>
      <w:r w:rsidRPr="0003267E">
        <w:rPr>
          <w:rFonts w:ascii="Times New Roman" w:hAnsi="Times New Roman" w:cs="Times New Roman"/>
          <w:rPrChange w:id="251" w:author="Brian Stock" w:date="2020-08-31T19:35:00Z">
            <w:rPr>
              <w:rFonts w:ascii="Times New Roman" w:hAnsi="Times New Roman" w:cs="Times New Roman"/>
            </w:rPr>
          </w:rPrChange>
        </w:rPr>
        <w:t>Flemming</w:t>
      </w:r>
      <w:proofErr w:type="spellEnd"/>
      <w:r w:rsidRPr="0003267E">
        <w:rPr>
          <w:rFonts w:ascii="Times New Roman" w:hAnsi="Times New Roman" w:cs="Times New Roman"/>
          <w:rPrChange w:id="252" w:author="Brian Stock" w:date="2020-08-31T19:35:00Z">
            <w:rPr>
              <w:rFonts w:ascii="Times New Roman" w:hAnsi="Times New Roman" w:cs="Times New Roman"/>
            </w:rPr>
          </w:rPrChange>
        </w:rPr>
        <w:t>, J., and Nielsen, A. 2018. Review of State-Space Models for Fisheries Science. Annual Review of Statistics and Its Application</w:t>
      </w:r>
      <w:del w:id="253" w:author="Brian Stock" w:date="2020-08-31T19:31:00Z">
        <w:r w:rsidRPr="0003267E" w:rsidDel="0003267E">
          <w:rPr>
            <w:rFonts w:ascii="Times New Roman" w:hAnsi="Times New Roman" w:cs="Times New Roman"/>
            <w:rPrChange w:id="254" w:author="Brian Stock" w:date="2020-08-31T19:35:00Z">
              <w:rPr>
                <w:rFonts w:ascii="Times New Roman" w:hAnsi="Times New Roman" w:cs="Times New Roman"/>
              </w:rPr>
            </w:rPrChange>
          </w:rPr>
          <w:delText>,</w:delText>
        </w:r>
      </w:del>
      <w:r w:rsidRPr="0003267E">
        <w:rPr>
          <w:rFonts w:ascii="Times New Roman" w:hAnsi="Times New Roman" w:cs="Times New Roman"/>
          <w:rPrChange w:id="255" w:author="Brian Stock" w:date="2020-08-31T19:35:00Z">
            <w:rPr>
              <w:rFonts w:ascii="Times New Roman" w:hAnsi="Times New Roman" w:cs="Times New Roman"/>
            </w:rPr>
          </w:rPrChange>
        </w:rPr>
        <w:t xml:space="preserve"> 5: 215–235. </w:t>
      </w:r>
    </w:p>
    <w:p w14:paraId="76A6C5ED" w14:textId="1822FE55" w:rsidR="008A373A" w:rsidRPr="0003267E" w:rsidRDefault="008A373A" w:rsidP="008A373A">
      <w:pPr>
        <w:ind w:left="720" w:hanging="720"/>
        <w:rPr>
          <w:rFonts w:ascii="Times New Roman" w:hAnsi="Times New Roman" w:cs="Times New Roman"/>
          <w:rPrChange w:id="256" w:author="Brian Stock" w:date="2020-08-31T19:35:00Z">
            <w:rPr>
              <w:rFonts w:ascii="Times New Roman" w:hAnsi="Times New Roman" w:cs="Times New Roman"/>
            </w:rPr>
          </w:rPrChange>
        </w:rPr>
      </w:pPr>
      <w:r w:rsidRPr="0003267E">
        <w:rPr>
          <w:rFonts w:ascii="Times New Roman" w:hAnsi="Times New Roman" w:cs="Times New Roman"/>
          <w:rPrChange w:id="257" w:author="Brian Stock" w:date="2020-08-31T19:35:00Z">
            <w:rPr>
              <w:rFonts w:ascii="Times New Roman" w:hAnsi="Times New Roman" w:cs="Times New Roman"/>
            </w:rPr>
          </w:rPrChange>
        </w:rPr>
        <w:t xml:space="preserve">Akaike, H. 1973. Information theory and an extension of the maximum likelihood principle. In Proceedings of the Second International Symposium on Information Theory, ed. B. N. Petrov and F. </w:t>
      </w:r>
      <w:proofErr w:type="spellStart"/>
      <w:r w:rsidRPr="0003267E">
        <w:rPr>
          <w:rFonts w:ascii="Times New Roman" w:hAnsi="Times New Roman" w:cs="Times New Roman"/>
          <w:rPrChange w:id="258" w:author="Brian Stock" w:date="2020-08-31T19:35:00Z">
            <w:rPr>
              <w:rFonts w:ascii="Times New Roman" w:hAnsi="Times New Roman" w:cs="Times New Roman"/>
            </w:rPr>
          </w:rPrChange>
        </w:rPr>
        <w:t>Csaki</w:t>
      </w:r>
      <w:proofErr w:type="spellEnd"/>
      <w:r w:rsidRPr="0003267E">
        <w:rPr>
          <w:rFonts w:ascii="Times New Roman" w:hAnsi="Times New Roman" w:cs="Times New Roman"/>
          <w:rPrChange w:id="259" w:author="Brian Stock" w:date="2020-08-31T19:35:00Z">
            <w:rPr>
              <w:rFonts w:ascii="Times New Roman" w:hAnsi="Times New Roman" w:cs="Times New Roman"/>
            </w:rPr>
          </w:rPrChange>
        </w:rPr>
        <w:t xml:space="preserve">, 267–281. Budapest: </w:t>
      </w:r>
      <w:proofErr w:type="spellStart"/>
      <w:r w:rsidRPr="0003267E">
        <w:rPr>
          <w:rFonts w:ascii="Times New Roman" w:hAnsi="Times New Roman" w:cs="Times New Roman"/>
          <w:rPrChange w:id="260" w:author="Brian Stock" w:date="2020-08-31T19:35:00Z">
            <w:rPr>
              <w:rFonts w:ascii="Times New Roman" w:hAnsi="Times New Roman" w:cs="Times New Roman"/>
            </w:rPr>
          </w:rPrChange>
        </w:rPr>
        <w:t>Akademiai</w:t>
      </w:r>
      <w:proofErr w:type="spellEnd"/>
      <w:r w:rsidRPr="0003267E">
        <w:rPr>
          <w:rFonts w:ascii="Times New Roman" w:hAnsi="Times New Roman" w:cs="Times New Roman"/>
          <w:rPrChange w:id="261"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262" w:author="Brian Stock" w:date="2020-08-31T19:35:00Z">
            <w:rPr>
              <w:rFonts w:ascii="Times New Roman" w:hAnsi="Times New Roman" w:cs="Times New Roman"/>
            </w:rPr>
          </w:rPrChange>
        </w:rPr>
        <w:t>Kiado</w:t>
      </w:r>
      <w:proofErr w:type="spellEnd"/>
      <w:r w:rsidRPr="0003267E">
        <w:rPr>
          <w:rFonts w:ascii="Times New Roman" w:hAnsi="Times New Roman" w:cs="Times New Roman"/>
          <w:rPrChange w:id="263" w:author="Brian Stock" w:date="2020-08-31T19:35:00Z">
            <w:rPr>
              <w:rFonts w:ascii="Times New Roman" w:hAnsi="Times New Roman" w:cs="Times New Roman"/>
            </w:rPr>
          </w:rPrChange>
        </w:rPr>
        <w:t xml:space="preserve">. Reprinted in Breakthroughs in Statistics, ed. S. </w:t>
      </w:r>
      <w:proofErr w:type="spellStart"/>
      <w:r w:rsidRPr="0003267E">
        <w:rPr>
          <w:rFonts w:ascii="Times New Roman" w:hAnsi="Times New Roman" w:cs="Times New Roman"/>
          <w:rPrChange w:id="264" w:author="Brian Stock" w:date="2020-08-31T19:35:00Z">
            <w:rPr>
              <w:rFonts w:ascii="Times New Roman" w:hAnsi="Times New Roman" w:cs="Times New Roman"/>
            </w:rPr>
          </w:rPrChange>
        </w:rPr>
        <w:t>Kotz</w:t>
      </w:r>
      <w:proofErr w:type="spellEnd"/>
      <w:r w:rsidRPr="0003267E">
        <w:rPr>
          <w:rFonts w:ascii="Times New Roman" w:hAnsi="Times New Roman" w:cs="Times New Roman"/>
          <w:rPrChange w:id="265" w:author="Brian Stock" w:date="2020-08-31T19:35:00Z">
            <w:rPr>
              <w:rFonts w:ascii="Times New Roman" w:hAnsi="Times New Roman" w:cs="Times New Roman"/>
            </w:rPr>
          </w:rPrChange>
        </w:rPr>
        <w:t>, 610–624. New York: Springer (1992).</w:t>
      </w:r>
    </w:p>
    <w:p w14:paraId="1183C558" w14:textId="754C7C2D" w:rsidR="00FE2CEE" w:rsidRPr="0003267E" w:rsidRDefault="00FE2CEE" w:rsidP="008A373A">
      <w:pPr>
        <w:ind w:left="720" w:hanging="720"/>
        <w:rPr>
          <w:rFonts w:ascii="Times New Roman" w:hAnsi="Times New Roman" w:cs="Times New Roman"/>
          <w:rPrChange w:id="266" w:author="Brian Stock" w:date="2020-08-31T19:35:00Z">
            <w:rPr>
              <w:rFonts w:ascii="Times New Roman" w:hAnsi="Times New Roman" w:cs="Times New Roman"/>
            </w:rPr>
          </w:rPrChange>
        </w:rPr>
      </w:pPr>
      <w:r w:rsidRPr="0003267E">
        <w:rPr>
          <w:rFonts w:ascii="Times New Roman" w:hAnsi="Times New Roman" w:cs="Times New Roman"/>
          <w:rPrChange w:id="267" w:author="Brian Stock" w:date="2020-08-31T19:35:00Z">
            <w:rPr>
              <w:rFonts w:ascii="Times New Roman" w:hAnsi="Times New Roman" w:cs="Times New Roman"/>
            </w:rPr>
          </w:rPrChange>
        </w:rPr>
        <w:t xml:space="preserve">Aldrin, M., </w:t>
      </w:r>
      <w:proofErr w:type="spellStart"/>
      <w:r w:rsidRPr="0003267E">
        <w:rPr>
          <w:rFonts w:ascii="Times New Roman" w:hAnsi="Times New Roman" w:cs="Times New Roman"/>
          <w:rPrChange w:id="268" w:author="Brian Stock" w:date="2020-08-31T19:35:00Z">
            <w:rPr>
              <w:rFonts w:ascii="Times New Roman" w:hAnsi="Times New Roman" w:cs="Times New Roman"/>
            </w:rPr>
          </w:rPrChange>
        </w:rPr>
        <w:t>Tvete</w:t>
      </w:r>
      <w:proofErr w:type="spellEnd"/>
      <w:r w:rsidRPr="0003267E">
        <w:rPr>
          <w:rFonts w:ascii="Times New Roman" w:hAnsi="Times New Roman" w:cs="Times New Roman"/>
          <w:rPrChange w:id="269" w:author="Brian Stock" w:date="2020-08-31T19:35:00Z">
            <w:rPr>
              <w:rFonts w:ascii="Times New Roman" w:hAnsi="Times New Roman" w:cs="Times New Roman"/>
            </w:rPr>
          </w:rPrChange>
        </w:rPr>
        <w:t xml:space="preserve">, I. F., </w:t>
      </w:r>
      <w:proofErr w:type="spellStart"/>
      <w:r w:rsidRPr="0003267E">
        <w:rPr>
          <w:rFonts w:ascii="Times New Roman" w:hAnsi="Times New Roman" w:cs="Times New Roman"/>
          <w:rPrChange w:id="270" w:author="Brian Stock" w:date="2020-08-31T19:35:00Z">
            <w:rPr>
              <w:rFonts w:ascii="Times New Roman" w:hAnsi="Times New Roman" w:cs="Times New Roman"/>
            </w:rPr>
          </w:rPrChange>
        </w:rPr>
        <w:t>Aanes</w:t>
      </w:r>
      <w:proofErr w:type="spellEnd"/>
      <w:r w:rsidRPr="0003267E">
        <w:rPr>
          <w:rFonts w:ascii="Times New Roman" w:hAnsi="Times New Roman" w:cs="Times New Roman"/>
          <w:rPrChange w:id="271" w:author="Brian Stock" w:date="2020-08-31T19:35:00Z">
            <w:rPr>
              <w:rFonts w:ascii="Times New Roman" w:hAnsi="Times New Roman" w:cs="Times New Roman"/>
            </w:rPr>
          </w:rPrChange>
        </w:rPr>
        <w:t xml:space="preserve">, S., and </w:t>
      </w:r>
      <w:proofErr w:type="spellStart"/>
      <w:r w:rsidRPr="0003267E">
        <w:rPr>
          <w:rFonts w:ascii="Times New Roman" w:hAnsi="Times New Roman" w:cs="Times New Roman"/>
          <w:rPrChange w:id="272" w:author="Brian Stock" w:date="2020-08-31T19:35:00Z">
            <w:rPr>
              <w:rFonts w:ascii="Times New Roman" w:hAnsi="Times New Roman" w:cs="Times New Roman"/>
            </w:rPr>
          </w:rPrChange>
        </w:rPr>
        <w:t>Subbey</w:t>
      </w:r>
      <w:proofErr w:type="spellEnd"/>
      <w:r w:rsidRPr="0003267E">
        <w:rPr>
          <w:rFonts w:ascii="Times New Roman" w:hAnsi="Times New Roman" w:cs="Times New Roman"/>
          <w:rPrChange w:id="273" w:author="Brian Stock" w:date="2020-08-31T19:35:00Z">
            <w:rPr>
              <w:rFonts w:ascii="Times New Roman" w:hAnsi="Times New Roman" w:cs="Times New Roman"/>
            </w:rPr>
          </w:rPrChange>
        </w:rPr>
        <w:t>, S. 2020. The specification of the data model part in the SAM model matters. Fisheries Research</w:t>
      </w:r>
      <w:del w:id="274" w:author="Brian Stock" w:date="2020-08-31T19:31:00Z">
        <w:r w:rsidRPr="0003267E" w:rsidDel="0003267E">
          <w:rPr>
            <w:rFonts w:ascii="Times New Roman" w:hAnsi="Times New Roman" w:cs="Times New Roman"/>
            <w:rPrChange w:id="275" w:author="Brian Stock" w:date="2020-08-31T19:35:00Z">
              <w:rPr>
                <w:rFonts w:ascii="Times New Roman" w:hAnsi="Times New Roman" w:cs="Times New Roman"/>
              </w:rPr>
            </w:rPrChange>
          </w:rPr>
          <w:delText>,</w:delText>
        </w:r>
      </w:del>
      <w:r w:rsidRPr="0003267E">
        <w:rPr>
          <w:rFonts w:ascii="Times New Roman" w:hAnsi="Times New Roman" w:cs="Times New Roman"/>
          <w:rPrChange w:id="276" w:author="Brian Stock" w:date="2020-08-31T19:35:00Z">
            <w:rPr>
              <w:rFonts w:ascii="Times New Roman" w:hAnsi="Times New Roman" w:cs="Times New Roman"/>
            </w:rPr>
          </w:rPrChange>
        </w:rPr>
        <w:t xml:space="preserve"> 229: 105585.</w:t>
      </w:r>
    </w:p>
    <w:p w14:paraId="4B5290C9" w14:textId="772189ED" w:rsidR="004753A9" w:rsidRPr="0003267E" w:rsidRDefault="004753A9" w:rsidP="004753A9">
      <w:pPr>
        <w:ind w:left="720" w:hanging="720"/>
        <w:rPr>
          <w:rFonts w:ascii="Times New Roman" w:hAnsi="Times New Roman" w:cs="Times New Roman"/>
          <w:rPrChange w:id="277" w:author="Brian Stock" w:date="2020-08-31T19:35:00Z">
            <w:rPr>
              <w:rFonts w:ascii="Times New Roman" w:hAnsi="Times New Roman" w:cs="Times New Roman"/>
            </w:rPr>
          </w:rPrChange>
        </w:rPr>
      </w:pPr>
      <w:r w:rsidRPr="0003267E">
        <w:rPr>
          <w:rFonts w:ascii="Times New Roman" w:hAnsi="Times New Roman" w:cs="Times New Roman"/>
          <w:rPrChange w:id="278" w:author="Brian Stock" w:date="2020-08-31T19:35:00Z">
            <w:rPr>
              <w:rFonts w:ascii="Times New Roman" w:hAnsi="Times New Roman" w:cs="Times New Roman"/>
            </w:rPr>
          </w:rPrChange>
        </w:rPr>
        <w:fldChar w:fldCharType="begin"/>
      </w:r>
      <w:r w:rsidRPr="0003267E">
        <w:rPr>
          <w:rFonts w:ascii="Times New Roman" w:hAnsi="Times New Roman" w:cs="Times New Roman"/>
          <w:rPrChange w:id="279" w:author="Brian Stock" w:date="2020-08-31T19:35:00Z">
            <w:rPr>
              <w:rFonts w:ascii="Times New Roman" w:hAnsi="Times New Roman" w:cs="Times New Roman"/>
            </w:rPr>
          </w:rPrChange>
        </w:rPr>
        <w:instrText xml:space="preserve"> ADDIN EN.REFLIST </w:instrText>
      </w:r>
      <w:r w:rsidRPr="0003267E">
        <w:rPr>
          <w:rFonts w:ascii="Times New Roman" w:hAnsi="Times New Roman" w:cs="Times New Roman"/>
          <w:rPrChange w:id="280" w:author="Brian Stock" w:date="2020-08-31T19:35:00Z">
            <w:rPr>
              <w:rFonts w:ascii="Times New Roman" w:hAnsi="Times New Roman" w:cs="Times New Roman"/>
            </w:rPr>
          </w:rPrChange>
        </w:rPr>
        <w:fldChar w:fldCharType="separate"/>
      </w:r>
      <w:r w:rsidRPr="0003267E">
        <w:rPr>
          <w:rFonts w:ascii="Times New Roman" w:hAnsi="Times New Roman" w:cs="Times New Roman"/>
          <w:rPrChange w:id="281" w:author="Brian Stock" w:date="2020-08-31T19:35:00Z">
            <w:rPr>
              <w:rFonts w:ascii="Times New Roman" w:hAnsi="Times New Roman" w:cs="Times New Roman"/>
            </w:rPr>
          </w:rPrChange>
        </w:rPr>
        <w:t>Atchison, J.</w:t>
      </w:r>
      <w:del w:id="282" w:author="Brian Stock" w:date="2020-08-31T19:35:00Z">
        <w:r w:rsidRPr="0003267E" w:rsidDel="0003267E">
          <w:rPr>
            <w:rFonts w:ascii="Times New Roman" w:hAnsi="Times New Roman" w:cs="Times New Roman"/>
            <w:rPrChange w:id="283" w:author="Brian Stock" w:date="2020-08-31T19:35:00Z">
              <w:rPr>
                <w:rFonts w:ascii="Times New Roman" w:hAnsi="Times New Roman" w:cs="Times New Roman"/>
              </w:rPr>
            </w:rPrChange>
          </w:rPr>
          <w:delText>;</w:delText>
        </w:r>
      </w:del>
      <w:ins w:id="284" w:author="Brian Stock" w:date="2020-08-31T19:35:00Z">
        <w:r w:rsidR="0003267E">
          <w:rPr>
            <w:rFonts w:ascii="Times New Roman" w:hAnsi="Times New Roman" w:cs="Times New Roman"/>
          </w:rPr>
          <w:t>,</w:t>
        </w:r>
      </w:ins>
      <w:r w:rsidRPr="0003267E">
        <w:rPr>
          <w:rFonts w:ascii="Times New Roman" w:hAnsi="Times New Roman" w:cs="Times New Roman"/>
          <w:rPrChange w:id="285" w:author="Brian Stock" w:date="2020-08-31T19:35:00Z">
            <w:rPr>
              <w:rFonts w:ascii="Times New Roman" w:hAnsi="Times New Roman" w:cs="Times New Roman"/>
            </w:rPr>
          </w:rPrChange>
        </w:rPr>
        <w:t xml:space="preserve"> </w:t>
      </w:r>
      <w:ins w:id="286" w:author="Brian Stock" w:date="2020-08-31T19:36:00Z">
        <w:r w:rsidR="0003267E">
          <w:rPr>
            <w:rFonts w:ascii="Times New Roman" w:hAnsi="Times New Roman" w:cs="Times New Roman"/>
          </w:rPr>
          <w:t xml:space="preserve">and </w:t>
        </w:r>
      </w:ins>
      <w:r w:rsidRPr="0003267E">
        <w:rPr>
          <w:rFonts w:ascii="Times New Roman" w:hAnsi="Times New Roman" w:cs="Times New Roman"/>
          <w:rPrChange w:id="287" w:author="Brian Stock" w:date="2020-08-31T19:35:00Z">
            <w:rPr>
              <w:rFonts w:ascii="Times New Roman" w:hAnsi="Times New Roman" w:cs="Times New Roman"/>
            </w:rPr>
          </w:rPrChange>
        </w:rPr>
        <w:t xml:space="preserve">Shen, S.M. </w:t>
      </w:r>
      <w:ins w:id="288" w:author="Brian Stock" w:date="2020-08-31T15:23:00Z">
        <w:r w:rsidR="00B26BC1" w:rsidRPr="0003267E">
          <w:rPr>
            <w:rFonts w:ascii="Times New Roman" w:hAnsi="Times New Roman" w:cs="Times New Roman"/>
            <w:rPrChange w:id="289" w:author="Brian Stock" w:date="2020-08-31T19:35:00Z">
              <w:rPr>
                <w:rFonts w:ascii="Times New Roman" w:hAnsi="Times New Roman" w:cs="Times New Roman"/>
              </w:rPr>
            </w:rPrChange>
          </w:rPr>
          <w:t xml:space="preserve">1980. </w:t>
        </w:r>
      </w:ins>
      <w:r w:rsidRPr="0003267E">
        <w:rPr>
          <w:rFonts w:ascii="Times New Roman" w:hAnsi="Times New Roman" w:cs="Times New Roman"/>
          <w:rPrChange w:id="290" w:author="Brian Stock" w:date="2020-08-31T19:35:00Z">
            <w:rPr>
              <w:rFonts w:ascii="Times New Roman" w:hAnsi="Times New Roman" w:cs="Times New Roman"/>
            </w:rPr>
          </w:rPrChange>
        </w:rPr>
        <w:t>Logistic-normal distributions: Some properties and uses. Biometrika. 67:</w:t>
      </w:r>
      <w:ins w:id="291" w:author="Brian Stock" w:date="2020-08-31T19:33:00Z">
        <w:r w:rsidR="0003267E" w:rsidRPr="0003267E">
          <w:rPr>
            <w:rFonts w:ascii="Times New Roman" w:hAnsi="Times New Roman" w:cs="Times New Roman"/>
            <w:rPrChange w:id="292" w:author="Brian Stock" w:date="2020-08-31T19:35:00Z">
              <w:rPr>
                <w:rFonts w:ascii="Times New Roman" w:hAnsi="Times New Roman" w:cs="Times New Roman"/>
              </w:rPr>
            </w:rPrChange>
          </w:rPr>
          <w:t xml:space="preserve"> </w:t>
        </w:r>
      </w:ins>
      <w:r w:rsidRPr="0003267E">
        <w:rPr>
          <w:rFonts w:ascii="Times New Roman" w:hAnsi="Times New Roman" w:cs="Times New Roman"/>
          <w:rPrChange w:id="293" w:author="Brian Stock" w:date="2020-08-31T19:35:00Z">
            <w:rPr>
              <w:rFonts w:ascii="Times New Roman" w:hAnsi="Times New Roman" w:cs="Times New Roman"/>
            </w:rPr>
          </w:rPrChange>
        </w:rPr>
        <w:t>261-272</w:t>
      </w:r>
      <w:ins w:id="294" w:author="Brian Stock" w:date="2020-08-31T15:23:00Z">
        <w:r w:rsidR="00B26BC1" w:rsidRPr="0003267E">
          <w:rPr>
            <w:rFonts w:ascii="Times New Roman" w:hAnsi="Times New Roman" w:cs="Times New Roman"/>
            <w:rPrChange w:id="295" w:author="Brian Stock" w:date="2020-08-31T19:35:00Z">
              <w:rPr>
                <w:rFonts w:ascii="Times New Roman" w:hAnsi="Times New Roman" w:cs="Times New Roman"/>
              </w:rPr>
            </w:rPrChange>
          </w:rPr>
          <w:t>.</w:t>
        </w:r>
      </w:ins>
      <w:del w:id="296" w:author="Brian Stock" w:date="2020-08-31T15:23:00Z">
        <w:r w:rsidRPr="0003267E" w:rsidDel="00B26BC1">
          <w:rPr>
            <w:rFonts w:ascii="Times New Roman" w:hAnsi="Times New Roman" w:cs="Times New Roman"/>
            <w:rPrChange w:id="297" w:author="Brian Stock" w:date="2020-08-31T19:35:00Z">
              <w:rPr>
                <w:rFonts w:ascii="Times New Roman" w:hAnsi="Times New Roman" w:cs="Times New Roman"/>
              </w:rPr>
            </w:rPrChange>
          </w:rPr>
          <w:delText>; 1980</w:delText>
        </w:r>
      </w:del>
    </w:p>
    <w:p w14:paraId="2CE53AAC" w14:textId="09308CBB" w:rsidR="0003267E" w:rsidRPr="0003267E" w:rsidRDefault="004753A9" w:rsidP="004753A9">
      <w:pPr>
        <w:ind w:left="720" w:hanging="720"/>
        <w:rPr>
          <w:rFonts w:ascii="Times New Roman" w:hAnsi="Times New Roman" w:cs="Times New Roman"/>
          <w:rPrChange w:id="298" w:author="Brian Stock" w:date="2020-08-31T19:35:00Z">
            <w:rPr>
              <w:rFonts w:ascii="Times New Roman" w:hAnsi="Times New Roman" w:cs="Times New Roman"/>
            </w:rPr>
          </w:rPrChange>
        </w:rPr>
      </w:pPr>
      <w:del w:id="299" w:author="Brian Stock" w:date="2020-08-31T19:33:00Z">
        <w:r w:rsidRPr="0003267E" w:rsidDel="0003267E">
          <w:rPr>
            <w:rFonts w:ascii="Times New Roman" w:hAnsi="Times New Roman" w:cs="Times New Roman"/>
            <w:rPrChange w:id="300" w:author="Brian Stock" w:date="2020-08-31T19:35:00Z">
              <w:rPr>
                <w:rFonts w:ascii="Times New Roman" w:hAnsi="Times New Roman" w:cs="Times New Roman"/>
              </w:rPr>
            </w:rPrChange>
          </w:rPr>
          <w:delText>Berg, C.W.; Nielsen, A. Accounting for correlated observations in an age-based state-space stock assessment model. ICES Journal of Marine Science</w:delText>
        </w:r>
      </w:del>
      <w:del w:id="301" w:author="Brian Stock" w:date="2020-08-31T15:23:00Z">
        <w:r w:rsidRPr="0003267E" w:rsidDel="00B26BC1">
          <w:rPr>
            <w:rFonts w:ascii="Times New Roman" w:hAnsi="Times New Roman" w:cs="Times New Roman"/>
            <w:rPrChange w:id="302" w:author="Brian Stock" w:date="2020-08-31T19:35:00Z">
              <w:rPr>
                <w:rFonts w:ascii="Times New Roman" w:hAnsi="Times New Roman" w:cs="Times New Roman"/>
              </w:rPr>
            </w:rPrChange>
          </w:rPr>
          <w:delText>: Journal du Conseil:fsw046; 2016</w:delText>
        </w:r>
      </w:del>
      <w:ins w:id="303" w:author="Brian Stock" w:date="2020-08-31T19:33:00Z">
        <w:r w:rsidR="0003267E" w:rsidRPr="0003267E">
          <w:rPr>
            <w:rFonts w:ascii="Times New Roman" w:hAnsi="Times New Roman" w:cs="Times New Roman"/>
            <w:rPrChange w:id="304" w:author="Brian Stock" w:date="2020-08-31T19:35:00Z">
              <w:rPr>
                <w:rFonts w:ascii="Times New Roman" w:hAnsi="Times New Roman" w:cs="Times New Roman"/>
              </w:rPr>
            </w:rPrChange>
          </w:rPr>
          <w:t>Berg, C. W., and Nielsen, A. 2016. Accounting for correlated observations in an age-based state-space stock assessment model. ICES Journal of Marine Science 73: 1788–1797.</w:t>
        </w:r>
      </w:ins>
    </w:p>
    <w:p w14:paraId="2E02866C" w14:textId="77777777" w:rsidR="00F96875" w:rsidRPr="0003267E" w:rsidRDefault="00F96875" w:rsidP="004753A9">
      <w:pPr>
        <w:ind w:left="720" w:hanging="720"/>
        <w:rPr>
          <w:rFonts w:ascii="Times New Roman" w:hAnsi="Times New Roman" w:cs="Times New Roman"/>
          <w:rPrChange w:id="305" w:author="Brian Stock" w:date="2020-08-31T19:35:00Z">
            <w:rPr>
              <w:rFonts w:ascii="Times New Roman" w:hAnsi="Times New Roman" w:cs="Times New Roman"/>
            </w:rPr>
          </w:rPrChange>
        </w:rPr>
      </w:pPr>
      <w:r w:rsidRPr="0003267E">
        <w:rPr>
          <w:rFonts w:ascii="Times New Roman" w:hAnsi="Times New Roman" w:cs="Times New Roman"/>
          <w:rPrChange w:id="306" w:author="Brian Stock" w:date="2020-08-31T19:35:00Z">
            <w:rPr>
              <w:rFonts w:ascii="Times New Roman" w:hAnsi="Times New Roman" w:cs="Times New Roman"/>
            </w:rPr>
          </w:rPrChange>
        </w:rPr>
        <w:t>Brooks, E. N., and Legault, C. M. 2016. Retrospective forecasting — evaluating performance of stock projections for New England groundfish stocks. Canadian Journal of Fisheries and Aquatic Sciences</w:t>
      </w:r>
      <w:del w:id="307" w:author="Brian Stock" w:date="2020-08-31T19:38:00Z">
        <w:r w:rsidRPr="0003267E" w:rsidDel="00FC4FBA">
          <w:rPr>
            <w:rFonts w:ascii="Times New Roman" w:hAnsi="Times New Roman" w:cs="Times New Roman"/>
            <w:rPrChange w:id="308" w:author="Brian Stock" w:date="2020-08-31T19:35:00Z">
              <w:rPr>
                <w:rFonts w:ascii="Times New Roman" w:hAnsi="Times New Roman" w:cs="Times New Roman"/>
              </w:rPr>
            </w:rPrChange>
          </w:rPr>
          <w:delText>,</w:delText>
        </w:r>
      </w:del>
      <w:r w:rsidRPr="0003267E">
        <w:rPr>
          <w:rFonts w:ascii="Times New Roman" w:hAnsi="Times New Roman" w:cs="Times New Roman"/>
          <w:rPrChange w:id="309" w:author="Brian Stock" w:date="2020-08-31T19:35:00Z">
            <w:rPr>
              <w:rFonts w:ascii="Times New Roman" w:hAnsi="Times New Roman" w:cs="Times New Roman"/>
            </w:rPr>
          </w:rPrChange>
        </w:rPr>
        <w:t xml:space="preserve"> 73: 935–950.</w:t>
      </w:r>
      <w:del w:id="310" w:author="Brian Stock" w:date="2020-08-31T15:22:00Z">
        <w:r w:rsidRPr="0003267E" w:rsidDel="00B26BC1">
          <w:rPr>
            <w:rFonts w:ascii="Times New Roman" w:hAnsi="Times New Roman" w:cs="Times New Roman"/>
            <w:rPrChange w:id="311" w:author="Brian Stock" w:date="2020-08-31T19:35:00Z">
              <w:rPr>
                <w:rFonts w:ascii="Times New Roman" w:hAnsi="Times New Roman" w:cs="Times New Roman"/>
              </w:rPr>
            </w:rPrChange>
          </w:rPr>
          <w:delText xml:space="preserve"> </w:delText>
        </w:r>
      </w:del>
    </w:p>
    <w:p w14:paraId="632FEC6B" w14:textId="2C6B1A2E" w:rsidR="004753A9" w:rsidRPr="0003267E" w:rsidRDefault="004753A9" w:rsidP="004753A9">
      <w:pPr>
        <w:ind w:left="720" w:hanging="720"/>
        <w:rPr>
          <w:rFonts w:ascii="Times New Roman" w:hAnsi="Times New Roman" w:cs="Times New Roman"/>
          <w:rPrChange w:id="312" w:author="Brian Stock" w:date="2020-08-31T19:35:00Z">
            <w:rPr>
              <w:rFonts w:ascii="Times New Roman" w:hAnsi="Times New Roman" w:cs="Times New Roman"/>
            </w:rPr>
          </w:rPrChange>
        </w:rPr>
      </w:pPr>
      <w:r w:rsidRPr="0003267E">
        <w:rPr>
          <w:rFonts w:ascii="Times New Roman" w:hAnsi="Times New Roman" w:cs="Times New Roman"/>
          <w:rPrChange w:id="313" w:author="Brian Stock" w:date="2020-08-31T19:35:00Z">
            <w:rPr>
              <w:rFonts w:ascii="Times New Roman" w:hAnsi="Times New Roman" w:cs="Times New Roman"/>
            </w:rPr>
          </w:rPrChange>
        </w:rPr>
        <w:t>Burnham, K.P.</w:t>
      </w:r>
      <w:ins w:id="314" w:author="Brian Stock" w:date="2020-08-31T19:33:00Z">
        <w:r w:rsidR="0003267E" w:rsidRPr="0003267E">
          <w:rPr>
            <w:rFonts w:ascii="Times New Roman" w:hAnsi="Times New Roman" w:cs="Times New Roman"/>
            <w:rPrChange w:id="315" w:author="Brian Stock" w:date="2020-08-31T19:35:00Z">
              <w:rPr>
                <w:rFonts w:ascii="Times New Roman" w:hAnsi="Times New Roman" w:cs="Times New Roman"/>
              </w:rPr>
            </w:rPrChange>
          </w:rPr>
          <w:t>, a</w:t>
        </w:r>
      </w:ins>
      <w:ins w:id="316" w:author="Brian Stock" w:date="2020-08-31T19:34:00Z">
        <w:r w:rsidR="0003267E" w:rsidRPr="0003267E">
          <w:rPr>
            <w:rFonts w:ascii="Times New Roman" w:hAnsi="Times New Roman" w:cs="Times New Roman"/>
            <w:rPrChange w:id="317" w:author="Brian Stock" w:date="2020-08-31T19:35:00Z">
              <w:rPr>
                <w:rFonts w:ascii="Times New Roman" w:hAnsi="Times New Roman" w:cs="Times New Roman"/>
              </w:rPr>
            </w:rPrChange>
          </w:rPr>
          <w:t xml:space="preserve">nd </w:t>
        </w:r>
      </w:ins>
      <w:del w:id="318" w:author="Brian Stock" w:date="2020-08-31T19:33:00Z">
        <w:r w:rsidRPr="0003267E" w:rsidDel="0003267E">
          <w:rPr>
            <w:rFonts w:ascii="Times New Roman" w:hAnsi="Times New Roman" w:cs="Times New Roman"/>
            <w:rPrChange w:id="319" w:author="Brian Stock" w:date="2020-08-31T19:35:00Z">
              <w:rPr>
                <w:rFonts w:ascii="Times New Roman" w:hAnsi="Times New Roman" w:cs="Times New Roman"/>
              </w:rPr>
            </w:rPrChange>
          </w:rPr>
          <w:delText xml:space="preserve">; </w:delText>
        </w:r>
      </w:del>
      <w:r w:rsidRPr="0003267E">
        <w:rPr>
          <w:rFonts w:ascii="Times New Roman" w:hAnsi="Times New Roman" w:cs="Times New Roman"/>
          <w:rPrChange w:id="320" w:author="Brian Stock" w:date="2020-08-31T19:35:00Z">
            <w:rPr>
              <w:rFonts w:ascii="Times New Roman" w:hAnsi="Times New Roman" w:cs="Times New Roman"/>
            </w:rPr>
          </w:rPrChange>
        </w:rPr>
        <w:t xml:space="preserve">Anderson, D.R. </w:t>
      </w:r>
      <w:ins w:id="321" w:author="Brian Stock" w:date="2020-08-31T15:22:00Z">
        <w:r w:rsidR="00B26BC1" w:rsidRPr="0003267E">
          <w:rPr>
            <w:rFonts w:ascii="Times New Roman" w:hAnsi="Times New Roman" w:cs="Times New Roman"/>
            <w:rPrChange w:id="322" w:author="Brian Stock" w:date="2020-08-31T19:35:00Z">
              <w:rPr>
                <w:rFonts w:ascii="Times New Roman" w:hAnsi="Times New Roman" w:cs="Times New Roman"/>
              </w:rPr>
            </w:rPrChange>
          </w:rPr>
          <w:t xml:space="preserve">2002. </w:t>
        </w:r>
      </w:ins>
      <w:r w:rsidRPr="0003267E">
        <w:rPr>
          <w:rFonts w:ascii="Times New Roman" w:hAnsi="Times New Roman" w:cs="Times New Roman"/>
          <w:rPrChange w:id="323" w:author="Brian Stock" w:date="2020-08-31T19:35:00Z">
            <w:rPr>
              <w:rFonts w:ascii="Times New Roman" w:hAnsi="Times New Roman" w:cs="Times New Roman"/>
            </w:rPr>
          </w:rPrChange>
        </w:rPr>
        <w:t>Model selection and multimodel inference: a practical information-theoretic approach: Springer Science &amp; Business Media</w:t>
      </w:r>
      <w:ins w:id="324" w:author="Brian Stock" w:date="2020-08-31T15:22:00Z">
        <w:r w:rsidR="00B26BC1" w:rsidRPr="0003267E">
          <w:rPr>
            <w:rFonts w:ascii="Times New Roman" w:hAnsi="Times New Roman" w:cs="Times New Roman"/>
            <w:rPrChange w:id="325" w:author="Brian Stock" w:date="2020-08-31T19:35:00Z">
              <w:rPr>
                <w:rFonts w:ascii="Times New Roman" w:hAnsi="Times New Roman" w:cs="Times New Roman"/>
              </w:rPr>
            </w:rPrChange>
          </w:rPr>
          <w:t>.</w:t>
        </w:r>
      </w:ins>
      <w:del w:id="326" w:author="Brian Stock" w:date="2020-08-31T15:22:00Z">
        <w:r w:rsidRPr="0003267E" w:rsidDel="00B26BC1">
          <w:rPr>
            <w:rFonts w:ascii="Times New Roman" w:hAnsi="Times New Roman" w:cs="Times New Roman"/>
            <w:rPrChange w:id="327" w:author="Brian Stock" w:date="2020-08-31T19:35:00Z">
              <w:rPr>
                <w:rFonts w:ascii="Times New Roman" w:hAnsi="Times New Roman" w:cs="Times New Roman"/>
              </w:rPr>
            </w:rPrChange>
          </w:rPr>
          <w:delText>; 2002</w:delText>
        </w:r>
      </w:del>
    </w:p>
    <w:p w14:paraId="48FAE6CD" w14:textId="126DB19F" w:rsidR="00882D03" w:rsidRPr="0003267E" w:rsidRDefault="00882D03" w:rsidP="004753A9">
      <w:pPr>
        <w:ind w:left="720" w:hanging="720"/>
        <w:rPr>
          <w:rFonts w:ascii="Times New Roman" w:hAnsi="Times New Roman" w:cs="Times New Roman"/>
          <w:rPrChange w:id="328" w:author="Brian Stock" w:date="2020-08-31T19:35:00Z">
            <w:rPr>
              <w:rFonts w:ascii="Times New Roman" w:hAnsi="Times New Roman" w:cs="Times New Roman"/>
            </w:rPr>
          </w:rPrChange>
        </w:rPr>
      </w:pPr>
      <w:r w:rsidRPr="0003267E">
        <w:rPr>
          <w:rFonts w:ascii="Times New Roman" w:hAnsi="Times New Roman" w:cs="Times New Roman"/>
          <w:rPrChange w:id="329" w:author="Brian Stock" w:date="2020-08-31T19:35:00Z">
            <w:rPr>
              <w:rFonts w:ascii="Times New Roman" w:hAnsi="Times New Roman" w:cs="Times New Roman"/>
            </w:rPr>
          </w:rPrChange>
        </w:rPr>
        <w:t>Cadigan, N. G. 2016. A state-space stock assessment model for northern cod, including under-reported catches and variable natural mortality rates. Canadian Journal of Fisheries and Aquatic Sciences, 73: 296–308.</w:t>
      </w:r>
    </w:p>
    <w:p w14:paraId="18081003" w14:textId="6C6AE9BA" w:rsidR="004753A9" w:rsidRPr="0003267E" w:rsidRDefault="004753A9" w:rsidP="00B26BC1">
      <w:pPr>
        <w:ind w:left="720" w:hanging="720"/>
        <w:rPr>
          <w:rFonts w:ascii="Times New Roman" w:hAnsi="Times New Roman" w:cs="Times New Roman"/>
          <w:rPrChange w:id="330" w:author="Brian Stock" w:date="2020-08-31T19:35:00Z">
            <w:rPr>
              <w:rFonts w:ascii="Times New Roman" w:hAnsi="Times New Roman" w:cs="Times New Roman"/>
            </w:rPr>
          </w:rPrChange>
        </w:rPr>
      </w:pPr>
      <w:proofErr w:type="spellStart"/>
      <w:r w:rsidRPr="0003267E">
        <w:rPr>
          <w:rFonts w:ascii="Times New Roman" w:hAnsi="Times New Roman" w:cs="Times New Roman"/>
          <w:rPrChange w:id="331" w:author="Brian Stock" w:date="2020-08-31T19:35:00Z">
            <w:rPr>
              <w:rFonts w:ascii="Times New Roman" w:hAnsi="Times New Roman" w:cs="Times New Roman"/>
            </w:rPr>
          </w:rPrChange>
        </w:rPr>
        <w:t>Cadrin</w:t>
      </w:r>
      <w:proofErr w:type="spellEnd"/>
      <w:r w:rsidRPr="0003267E">
        <w:rPr>
          <w:rFonts w:ascii="Times New Roman" w:hAnsi="Times New Roman" w:cs="Times New Roman"/>
          <w:rPrChange w:id="332" w:author="Brian Stock" w:date="2020-08-31T19:35:00Z">
            <w:rPr>
              <w:rFonts w:ascii="Times New Roman" w:hAnsi="Times New Roman" w:cs="Times New Roman"/>
            </w:rPr>
          </w:rPrChange>
        </w:rPr>
        <w:t xml:space="preserve">, S.X. </w:t>
      </w:r>
      <w:ins w:id="333" w:author="Brian Stock" w:date="2020-08-31T15:20:00Z">
        <w:r w:rsidR="00B26BC1" w:rsidRPr="0003267E">
          <w:rPr>
            <w:rFonts w:ascii="Times New Roman" w:hAnsi="Times New Roman" w:cs="Times New Roman"/>
            <w:rPrChange w:id="334" w:author="Brian Stock" w:date="2020-08-31T19:35:00Z">
              <w:rPr>
                <w:rFonts w:ascii="Times New Roman" w:hAnsi="Times New Roman" w:cs="Times New Roman"/>
              </w:rPr>
            </w:rPrChange>
          </w:rPr>
          <w:t xml:space="preserve">2003. </w:t>
        </w:r>
      </w:ins>
      <w:r w:rsidRPr="0003267E">
        <w:rPr>
          <w:rFonts w:ascii="Times New Roman" w:hAnsi="Times New Roman" w:cs="Times New Roman"/>
          <w:rPrChange w:id="335" w:author="Brian Stock" w:date="2020-08-31T19:35:00Z">
            <w:rPr>
              <w:rFonts w:ascii="Times New Roman" w:hAnsi="Times New Roman" w:cs="Times New Roman"/>
            </w:rPr>
          </w:rPrChange>
        </w:rPr>
        <w:t>Stock structure of yellowtail flounder off the northeastern United States.</w:t>
      </w:r>
      <w:ins w:id="336" w:author="Brian Stock" w:date="2020-08-31T15:22:00Z">
        <w:r w:rsidR="00B26BC1" w:rsidRPr="0003267E">
          <w:rPr>
            <w:rFonts w:ascii="Times New Roman" w:hAnsi="Times New Roman" w:cs="Times New Roman"/>
            <w:rPrChange w:id="337" w:author="Brian Stock" w:date="2020-08-31T19:35:00Z">
              <w:rPr>
                <w:rFonts w:ascii="Times New Roman" w:hAnsi="Times New Roman" w:cs="Times New Roman"/>
              </w:rPr>
            </w:rPrChange>
          </w:rPr>
          <w:t xml:space="preserve"> Dissertations and Master's Theses (Campus Access). Paper AAI3103697.</w:t>
        </w:r>
      </w:ins>
      <w:del w:id="338" w:author="Brian Stock" w:date="2020-08-31T15:20:00Z">
        <w:r w:rsidRPr="0003267E" w:rsidDel="00B26BC1">
          <w:rPr>
            <w:rFonts w:ascii="Times New Roman" w:hAnsi="Times New Roman" w:cs="Times New Roman"/>
            <w:rPrChange w:id="339" w:author="Brian Stock" w:date="2020-08-31T19:35:00Z">
              <w:rPr>
                <w:rFonts w:ascii="Times New Roman" w:hAnsi="Times New Roman" w:cs="Times New Roman"/>
              </w:rPr>
            </w:rPrChange>
          </w:rPr>
          <w:delText xml:space="preserve"> 2003</w:delText>
        </w:r>
      </w:del>
    </w:p>
    <w:p w14:paraId="085AF512" w14:textId="18E34091" w:rsidR="004753A9" w:rsidRPr="0003267E" w:rsidRDefault="004753A9" w:rsidP="004753A9">
      <w:pPr>
        <w:ind w:left="720" w:hanging="720"/>
        <w:rPr>
          <w:rFonts w:ascii="Times New Roman" w:hAnsi="Times New Roman" w:cs="Times New Roman"/>
          <w:rPrChange w:id="340" w:author="Brian Stock" w:date="2020-08-31T19:35:00Z">
            <w:rPr>
              <w:rFonts w:ascii="Times New Roman" w:hAnsi="Times New Roman" w:cs="Times New Roman"/>
            </w:rPr>
          </w:rPrChange>
        </w:rPr>
      </w:pPr>
      <w:proofErr w:type="spellStart"/>
      <w:r w:rsidRPr="0003267E">
        <w:rPr>
          <w:rFonts w:ascii="Times New Roman" w:hAnsi="Times New Roman" w:cs="Times New Roman"/>
          <w:rPrChange w:id="341" w:author="Brian Stock" w:date="2020-08-31T19:35:00Z">
            <w:rPr>
              <w:rFonts w:ascii="Times New Roman" w:hAnsi="Times New Roman" w:cs="Times New Roman"/>
            </w:rPr>
          </w:rPrChange>
        </w:rPr>
        <w:t>Deroba</w:t>
      </w:r>
      <w:proofErr w:type="spellEnd"/>
      <w:r w:rsidRPr="0003267E">
        <w:rPr>
          <w:rFonts w:ascii="Times New Roman" w:hAnsi="Times New Roman" w:cs="Times New Roman"/>
          <w:rPrChange w:id="342" w:author="Brian Stock" w:date="2020-08-31T19:35:00Z">
            <w:rPr>
              <w:rFonts w:ascii="Times New Roman" w:hAnsi="Times New Roman" w:cs="Times New Roman"/>
            </w:rPr>
          </w:rPrChange>
        </w:rPr>
        <w:t>, J.J.</w:t>
      </w:r>
      <w:ins w:id="343" w:author="Brian Stock" w:date="2020-08-31T19:34:00Z">
        <w:r w:rsidR="0003267E" w:rsidRPr="0003267E">
          <w:rPr>
            <w:rFonts w:ascii="Times New Roman" w:hAnsi="Times New Roman" w:cs="Times New Roman"/>
            <w:rPrChange w:id="344" w:author="Brian Stock" w:date="2020-08-31T19:35:00Z">
              <w:rPr>
                <w:rFonts w:ascii="Times New Roman" w:hAnsi="Times New Roman" w:cs="Times New Roman"/>
              </w:rPr>
            </w:rPrChange>
          </w:rPr>
          <w:t xml:space="preserve">, and </w:t>
        </w:r>
      </w:ins>
      <w:del w:id="345" w:author="Brian Stock" w:date="2020-08-31T19:34:00Z">
        <w:r w:rsidRPr="0003267E" w:rsidDel="0003267E">
          <w:rPr>
            <w:rFonts w:ascii="Times New Roman" w:hAnsi="Times New Roman" w:cs="Times New Roman"/>
            <w:rPrChange w:id="346" w:author="Brian Stock" w:date="2020-08-31T19:35:00Z">
              <w:rPr>
                <w:rFonts w:ascii="Times New Roman" w:hAnsi="Times New Roman" w:cs="Times New Roman"/>
              </w:rPr>
            </w:rPrChange>
          </w:rPr>
          <w:delText xml:space="preserve">; </w:delText>
        </w:r>
      </w:del>
      <w:proofErr w:type="spellStart"/>
      <w:r w:rsidRPr="0003267E">
        <w:rPr>
          <w:rFonts w:ascii="Times New Roman" w:hAnsi="Times New Roman" w:cs="Times New Roman"/>
          <w:rPrChange w:id="347" w:author="Brian Stock" w:date="2020-08-31T19:35:00Z">
            <w:rPr>
              <w:rFonts w:ascii="Times New Roman" w:hAnsi="Times New Roman" w:cs="Times New Roman"/>
            </w:rPr>
          </w:rPrChange>
        </w:rPr>
        <w:t>Schueller</w:t>
      </w:r>
      <w:proofErr w:type="spellEnd"/>
      <w:r w:rsidRPr="0003267E">
        <w:rPr>
          <w:rFonts w:ascii="Times New Roman" w:hAnsi="Times New Roman" w:cs="Times New Roman"/>
          <w:rPrChange w:id="348" w:author="Brian Stock" w:date="2020-08-31T19:35:00Z">
            <w:rPr>
              <w:rFonts w:ascii="Times New Roman" w:hAnsi="Times New Roman" w:cs="Times New Roman"/>
            </w:rPr>
          </w:rPrChange>
        </w:rPr>
        <w:t xml:space="preserve">, A.M. </w:t>
      </w:r>
      <w:ins w:id="349" w:author="Brian Stock" w:date="2020-08-31T15:20:00Z">
        <w:r w:rsidR="00B26BC1" w:rsidRPr="0003267E">
          <w:rPr>
            <w:rFonts w:ascii="Times New Roman" w:hAnsi="Times New Roman" w:cs="Times New Roman"/>
            <w:rPrChange w:id="350" w:author="Brian Stock" w:date="2020-08-31T19:35:00Z">
              <w:rPr>
                <w:rFonts w:ascii="Times New Roman" w:hAnsi="Times New Roman" w:cs="Times New Roman"/>
              </w:rPr>
            </w:rPrChange>
          </w:rPr>
          <w:t xml:space="preserve">2013. </w:t>
        </w:r>
      </w:ins>
      <w:r w:rsidRPr="0003267E">
        <w:rPr>
          <w:rFonts w:ascii="Times New Roman" w:hAnsi="Times New Roman" w:cs="Times New Roman"/>
          <w:rPrChange w:id="351" w:author="Brian Stock" w:date="2020-08-31T19:35:00Z">
            <w:rPr>
              <w:rFonts w:ascii="Times New Roman" w:hAnsi="Times New Roman" w:cs="Times New Roman"/>
            </w:rPr>
          </w:rPrChange>
        </w:rPr>
        <w:t>Performance of stock assessments with misspecified age-and time-varying natural mortality. Fisheries Research. 146:27-40</w:t>
      </w:r>
      <w:ins w:id="352" w:author="Brian Stock" w:date="2020-08-31T15:20:00Z">
        <w:r w:rsidR="00B26BC1" w:rsidRPr="0003267E">
          <w:rPr>
            <w:rFonts w:ascii="Times New Roman" w:hAnsi="Times New Roman" w:cs="Times New Roman"/>
            <w:rPrChange w:id="353" w:author="Brian Stock" w:date="2020-08-31T19:35:00Z">
              <w:rPr>
                <w:rFonts w:ascii="Times New Roman" w:hAnsi="Times New Roman" w:cs="Times New Roman"/>
              </w:rPr>
            </w:rPrChange>
          </w:rPr>
          <w:t>.</w:t>
        </w:r>
      </w:ins>
      <w:del w:id="354" w:author="Brian Stock" w:date="2020-08-31T15:20:00Z">
        <w:r w:rsidRPr="0003267E" w:rsidDel="00B26BC1">
          <w:rPr>
            <w:rFonts w:ascii="Times New Roman" w:hAnsi="Times New Roman" w:cs="Times New Roman"/>
            <w:rPrChange w:id="355" w:author="Brian Stock" w:date="2020-08-31T19:35:00Z">
              <w:rPr>
                <w:rFonts w:ascii="Times New Roman" w:hAnsi="Times New Roman" w:cs="Times New Roman"/>
              </w:rPr>
            </w:rPrChange>
          </w:rPr>
          <w:delText>; 2013</w:delText>
        </w:r>
      </w:del>
    </w:p>
    <w:p w14:paraId="24786CF0" w14:textId="2B2BA1D5" w:rsidR="004753A9" w:rsidRPr="0003267E" w:rsidRDefault="004753A9" w:rsidP="004753A9">
      <w:pPr>
        <w:ind w:left="720" w:hanging="720"/>
        <w:rPr>
          <w:rFonts w:ascii="Times New Roman" w:hAnsi="Times New Roman" w:cs="Times New Roman"/>
          <w:rPrChange w:id="356" w:author="Brian Stock" w:date="2020-08-31T19:35:00Z">
            <w:rPr>
              <w:rFonts w:ascii="Times New Roman" w:hAnsi="Times New Roman" w:cs="Times New Roman"/>
            </w:rPr>
          </w:rPrChange>
        </w:rPr>
      </w:pPr>
      <w:r w:rsidRPr="0003267E">
        <w:rPr>
          <w:rFonts w:ascii="Times New Roman" w:hAnsi="Times New Roman" w:cs="Times New Roman"/>
          <w:rPrChange w:id="357" w:author="Brian Stock" w:date="2020-08-31T19:35:00Z">
            <w:rPr>
              <w:rFonts w:ascii="Times New Roman" w:hAnsi="Times New Roman" w:cs="Times New Roman"/>
            </w:rPr>
          </w:rPrChange>
        </w:rPr>
        <w:t>Fournier, D.A.</w:t>
      </w:r>
      <w:del w:id="358" w:author="Brian Stock" w:date="2020-08-31T19:35:00Z">
        <w:r w:rsidRPr="0003267E" w:rsidDel="0003267E">
          <w:rPr>
            <w:rFonts w:ascii="Times New Roman" w:hAnsi="Times New Roman" w:cs="Times New Roman"/>
            <w:rPrChange w:id="359" w:author="Brian Stock" w:date="2020-08-31T19:35:00Z">
              <w:rPr>
                <w:rFonts w:ascii="Times New Roman" w:hAnsi="Times New Roman" w:cs="Times New Roman"/>
              </w:rPr>
            </w:rPrChange>
          </w:rPr>
          <w:delText>;</w:delText>
        </w:r>
      </w:del>
      <w:ins w:id="360" w:author="Brian Stock" w:date="2020-08-31T19:35:00Z">
        <w:r w:rsidR="0003267E">
          <w:rPr>
            <w:rFonts w:ascii="Times New Roman" w:hAnsi="Times New Roman" w:cs="Times New Roman"/>
          </w:rPr>
          <w:t>,</w:t>
        </w:r>
      </w:ins>
      <w:r w:rsidRPr="0003267E">
        <w:rPr>
          <w:rFonts w:ascii="Times New Roman" w:hAnsi="Times New Roman" w:cs="Times New Roman"/>
          <w:rPrChange w:id="361"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362" w:author="Brian Stock" w:date="2020-08-31T19:35:00Z">
            <w:rPr>
              <w:rFonts w:ascii="Times New Roman" w:hAnsi="Times New Roman" w:cs="Times New Roman"/>
            </w:rPr>
          </w:rPrChange>
        </w:rPr>
        <w:t>Skaug</w:t>
      </w:r>
      <w:proofErr w:type="spellEnd"/>
      <w:r w:rsidRPr="0003267E">
        <w:rPr>
          <w:rFonts w:ascii="Times New Roman" w:hAnsi="Times New Roman" w:cs="Times New Roman"/>
          <w:rPrChange w:id="363" w:author="Brian Stock" w:date="2020-08-31T19:35:00Z">
            <w:rPr>
              <w:rFonts w:ascii="Times New Roman" w:hAnsi="Times New Roman" w:cs="Times New Roman"/>
            </w:rPr>
          </w:rPrChange>
        </w:rPr>
        <w:t>, H.J.</w:t>
      </w:r>
      <w:del w:id="364" w:author="Brian Stock" w:date="2020-08-31T19:35:00Z">
        <w:r w:rsidRPr="0003267E" w:rsidDel="0003267E">
          <w:rPr>
            <w:rFonts w:ascii="Times New Roman" w:hAnsi="Times New Roman" w:cs="Times New Roman"/>
            <w:rPrChange w:id="365" w:author="Brian Stock" w:date="2020-08-31T19:35:00Z">
              <w:rPr>
                <w:rFonts w:ascii="Times New Roman" w:hAnsi="Times New Roman" w:cs="Times New Roman"/>
              </w:rPr>
            </w:rPrChange>
          </w:rPr>
          <w:delText>;</w:delText>
        </w:r>
      </w:del>
      <w:ins w:id="366" w:author="Brian Stock" w:date="2020-08-31T19:35:00Z">
        <w:r w:rsidR="0003267E">
          <w:rPr>
            <w:rFonts w:ascii="Times New Roman" w:hAnsi="Times New Roman" w:cs="Times New Roman"/>
          </w:rPr>
          <w:t>,</w:t>
        </w:r>
      </w:ins>
      <w:r w:rsidRPr="0003267E">
        <w:rPr>
          <w:rFonts w:ascii="Times New Roman" w:hAnsi="Times New Roman" w:cs="Times New Roman"/>
          <w:rPrChange w:id="367" w:author="Brian Stock" w:date="2020-08-31T19:35:00Z">
            <w:rPr>
              <w:rFonts w:ascii="Times New Roman" w:hAnsi="Times New Roman" w:cs="Times New Roman"/>
            </w:rPr>
          </w:rPrChange>
        </w:rPr>
        <w:t xml:space="preserve"> Ancheta, J.</w:t>
      </w:r>
      <w:del w:id="368" w:author="Brian Stock" w:date="2020-08-31T19:35:00Z">
        <w:r w:rsidRPr="0003267E" w:rsidDel="0003267E">
          <w:rPr>
            <w:rFonts w:ascii="Times New Roman" w:hAnsi="Times New Roman" w:cs="Times New Roman"/>
            <w:rPrChange w:id="369" w:author="Brian Stock" w:date="2020-08-31T19:35:00Z">
              <w:rPr>
                <w:rFonts w:ascii="Times New Roman" w:hAnsi="Times New Roman" w:cs="Times New Roman"/>
              </w:rPr>
            </w:rPrChange>
          </w:rPr>
          <w:delText>;</w:delText>
        </w:r>
      </w:del>
      <w:ins w:id="370" w:author="Brian Stock" w:date="2020-08-31T19:35:00Z">
        <w:r w:rsidR="0003267E">
          <w:rPr>
            <w:rFonts w:ascii="Times New Roman" w:hAnsi="Times New Roman" w:cs="Times New Roman"/>
          </w:rPr>
          <w:t>,</w:t>
        </w:r>
      </w:ins>
      <w:r w:rsidRPr="0003267E">
        <w:rPr>
          <w:rFonts w:ascii="Times New Roman" w:hAnsi="Times New Roman" w:cs="Times New Roman"/>
          <w:rPrChange w:id="371" w:author="Brian Stock" w:date="2020-08-31T19:35:00Z">
            <w:rPr>
              <w:rFonts w:ascii="Times New Roman" w:hAnsi="Times New Roman" w:cs="Times New Roman"/>
            </w:rPr>
          </w:rPrChange>
        </w:rPr>
        <w:t xml:space="preserve"> Ianelli, J.</w:t>
      </w:r>
      <w:del w:id="372" w:author="Brian Stock" w:date="2020-08-31T19:35:00Z">
        <w:r w:rsidRPr="0003267E" w:rsidDel="0003267E">
          <w:rPr>
            <w:rFonts w:ascii="Times New Roman" w:hAnsi="Times New Roman" w:cs="Times New Roman"/>
            <w:rPrChange w:id="373" w:author="Brian Stock" w:date="2020-08-31T19:35:00Z">
              <w:rPr>
                <w:rFonts w:ascii="Times New Roman" w:hAnsi="Times New Roman" w:cs="Times New Roman"/>
              </w:rPr>
            </w:rPrChange>
          </w:rPr>
          <w:delText>;</w:delText>
        </w:r>
      </w:del>
      <w:ins w:id="374" w:author="Brian Stock" w:date="2020-08-31T19:35:00Z">
        <w:r w:rsidR="0003267E">
          <w:rPr>
            <w:rFonts w:ascii="Times New Roman" w:hAnsi="Times New Roman" w:cs="Times New Roman"/>
          </w:rPr>
          <w:t>,</w:t>
        </w:r>
      </w:ins>
      <w:r w:rsidRPr="0003267E">
        <w:rPr>
          <w:rFonts w:ascii="Times New Roman" w:hAnsi="Times New Roman" w:cs="Times New Roman"/>
          <w:rPrChange w:id="375" w:author="Brian Stock" w:date="2020-08-31T19:35:00Z">
            <w:rPr>
              <w:rFonts w:ascii="Times New Roman" w:hAnsi="Times New Roman" w:cs="Times New Roman"/>
            </w:rPr>
          </w:rPrChange>
        </w:rPr>
        <w:t xml:space="preserve"> Magnusson, A.</w:t>
      </w:r>
      <w:del w:id="376" w:author="Brian Stock" w:date="2020-08-31T19:35:00Z">
        <w:r w:rsidRPr="0003267E" w:rsidDel="0003267E">
          <w:rPr>
            <w:rFonts w:ascii="Times New Roman" w:hAnsi="Times New Roman" w:cs="Times New Roman"/>
            <w:rPrChange w:id="377" w:author="Brian Stock" w:date="2020-08-31T19:35:00Z">
              <w:rPr>
                <w:rFonts w:ascii="Times New Roman" w:hAnsi="Times New Roman" w:cs="Times New Roman"/>
              </w:rPr>
            </w:rPrChange>
          </w:rPr>
          <w:delText>;</w:delText>
        </w:r>
      </w:del>
      <w:ins w:id="378" w:author="Brian Stock" w:date="2020-08-31T19:35:00Z">
        <w:r w:rsidR="0003267E">
          <w:rPr>
            <w:rFonts w:ascii="Times New Roman" w:hAnsi="Times New Roman" w:cs="Times New Roman"/>
          </w:rPr>
          <w:t>,</w:t>
        </w:r>
      </w:ins>
      <w:r w:rsidRPr="0003267E">
        <w:rPr>
          <w:rFonts w:ascii="Times New Roman" w:hAnsi="Times New Roman" w:cs="Times New Roman"/>
          <w:rPrChange w:id="379" w:author="Brian Stock" w:date="2020-08-31T19:35:00Z">
            <w:rPr>
              <w:rFonts w:ascii="Times New Roman" w:hAnsi="Times New Roman" w:cs="Times New Roman"/>
            </w:rPr>
          </w:rPrChange>
        </w:rPr>
        <w:t xml:space="preserve"> Maunder, M.N.</w:t>
      </w:r>
      <w:del w:id="380" w:author="Brian Stock" w:date="2020-08-31T19:35:00Z">
        <w:r w:rsidRPr="0003267E" w:rsidDel="0003267E">
          <w:rPr>
            <w:rFonts w:ascii="Times New Roman" w:hAnsi="Times New Roman" w:cs="Times New Roman"/>
            <w:rPrChange w:id="381" w:author="Brian Stock" w:date="2020-08-31T19:35:00Z">
              <w:rPr>
                <w:rFonts w:ascii="Times New Roman" w:hAnsi="Times New Roman" w:cs="Times New Roman"/>
              </w:rPr>
            </w:rPrChange>
          </w:rPr>
          <w:delText>;</w:delText>
        </w:r>
      </w:del>
      <w:ins w:id="382" w:author="Brian Stock" w:date="2020-08-31T19:35:00Z">
        <w:r w:rsidR="0003267E">
          <w:rPr>
            <w:rFonts w:ascii="Times New Roman" w:hAnsi="Times New Roman" w:cs="Times New Roman"/>
          </w:rPr>
          <w:t>,</w:t>
        </w:r>
      </w:ins>
      <w:r w:rsidRPr="0003267E">
        <w:rPr>
          <w:rFonts w:ascii="Times New Roman" w:hAnsi="Times New Roman" w:cs="Times New Roman"/>
          <w:rPrChange w:id="383" w:author="Brian Stock" w:date="2020-08-31T19:35:00Z">
            <w:rPr>
              <w:rFonts w:ascii="Times New Roman" w:hAnsi="Times New Roman" w:cs="Times New Roman"/>
            </w:rPr>
          </w:rPrChange>
        </w:rPr>
        <w:t xml:space="preserve"> Nielsen, A.</w:t>
      </w:r>
      <w:del w:id="384" w:author="Brian Stock" w:date="2020-08-31T19:35:00Z">
        <w:r w:rsidRPr="0003267E" w:rsidDel="0003267E">
          <w:rPr>
            <w:rFonts w:ascii="Times New Roman" w:hAnsi="Times New Roman" w:cs="Times New Roman"/>
            <w:rPrChange w:id="385" w:author="Brian Stock" w:date="2020-08-31T19:35:00Z">
              <w:rPr>
                <w:rFonts w:ascii="Times New Roman" w:hAnsi="Times New Roman" w:cs="Times New Roman"/>
              </w:rPr>
            </w:rPrChange>
          </w:rPr>
          <w:delText>;</w:delText>
        </w:r>
      </w:del>
      <w:ins w:id="386" w:author="Brian Stock" w:date="2020-08-31T19:35:00Z">
        <w:r w:rsidR="0003267E">
          <w:rPr>
            <w:rFonts w:ascii="Times New Roman" w:hAnsi="Times New Roman" w:cs="Times New Roman"/>
          </w:rPr>
          <w:t>,</w:t>
        </w:r>
      </w:ins>
      <w:r w:rsidRPr="0003267E">
        <w:rPr>
          <w:rFonts w:ascii="Times New Roman" w:hAnsi="Times New Roman" w:cs="Times New Roman"/>
          <w:rPrChange w:id="387" w:author="Brian Stock" w:date="2020-08-31T19:35:00Z">
            <w:rPr>
              <w:rFonts w:ascii="Times New Roman" w:hAnsi="Times New Roman" w:cs="Times New Roman"/>
            </w:rPr>
          </w:rPrChange>
        </w:rPr>
        <w:t xml:space="preserve"> </w:t>
      </w:r>
      <w:ins w:id="388" w:author="Brian Stock" w:date="2020-08-31T19:36:00Z">
        <w:r w:rsidR="0003267E">
          <w:rPr>
            <w:rFonts w:ascii="Times New Roman" w:hAnsi="Times New Roman" w:cs="Times New Roman"/>
          </w:rPr>
          <w:t xml:space="preserve">and </w:t>
        </w:r>
      </w:ins>
      <w:r w:rsidRPr="0003267E">
        <w:rPr>
          <w:rFonts w:ascii="Times New Roman" w:hAnsi="Times New Roman" w:cs="Times New Roman"/>
          <w:rPrChange w:id="389" w:author="Brian Stock" w:date="2020-08-31T19:35:00Z">
            <w:rPr>
              <w:rFonts w:ascii="Times New Roman" w:hAnsi="Times New Roman" w:cs="Times New Roman"/>
            </w:rPr>
          </w:rPrChange>
        </w:rPr>
        <w:t xml:space="preserve">Sibert, J. </w:t>
      </w:r>
      <w:ins w:id="390" w:author="Brian Stock" w:date="2020-08-31T15:20:00Z">
        <w:r w:rsidR="00B26BC1" w:rsidRPr="0003267E">
          <w:rPr>
            <w:rFonts w:ascii="Times New Roman" w:hAnsi="Times New Roman" w:cs="Times New Roman"/>
            <w:rPrChange w:id="391" w:author="Brian Stock" w:date="2020-08-31T19:35:00Z">
              <w:rPr>
                <w:rFonts w:ascii="Times New Roman" w:hAnsi="Times New Roman" w:cs="Times New Roman"/>
              </w:rPr>
            </w:rPrChange>
          </w:rPr>
          <w:t xml:space="preserve">2012. </w:t>
        </w:r>
      </w:ins>
      <w:r w:rsidRPr="0003267E">
        <w:rPr>
          <w:rFonts w:ascii="Times New Roman" w:hAnsi="Times New Roman" w:cs="Times New Roman"/>
          <w:rPrChange w:id="392" w:author="Brian Stock" w:date="2020-08-31T19:35:00Z">
            <w:rPr>
              <w:rFonts w:ascii="Times New Roman" w:hAnsi="Times New Roman" w:cs="Times New Roman"/>
            </w:rPr>
          </w:rPrChange>
        </w:rPr>
        <w:t>AD Model Builder: using automatic differentiation for statistical inference of highly parameterized complex nonlinear models. Optimization Methods and Software. 27:</w:t>
      </w:r>
      <w:ins w:id="393" w:author="Brian Stock" w:date="2020-08-31T19:36:00Z">
        <w:r w:rsidR="0003267E">
          <w:rPr>
            <w:rFonts w:ascii="Times New Roman" w:hAnsi="Times New Roman" w:cs="Times New Roman"/>
          </w:rPr>
          <w:t xml:space="preserve"> </w:t>
        </w:r>
      </w:ins>
      <w:r w:rsidRPr="0003267E">
        <w:rPr>
          <w:rFonts w:ascii="Times New Roman" w:hAnsi="Times New Roman" w:cs="Times New Roman"/>
          <w:rPrChange w:id="394" w:author="Brian Stock" w:date="2020-08-31T19:35:00Z">
            <w:rPr>
              <w:rFonts w:ascii="Times New Roman" w:hAnsi="Times New Roman" w:cs="Times New Roman"/>
            </w:rPr>
          </w:rPrChange>
        </w:rPr>
        <w:t>233-249</w:t>
      </w:r>
      <w:ins w:id="395" w:author="Brian Stock" w:date="2020-08-31T15:20:00Z">
        <w:r w:rsidR="00B26BC1" w:rsidRPr="0003267E">
          <w:rPr>
            <w:rFonts w:ascii="Times New Roman" w:hAnsi="Times New Roman" w:cs="Times New Roman"/>
            <w:rPrChange w:id="396" w:author="Brian Stock" w:date="2020-08-31T19:35:00Z">
              <w:rPr>
                <w:rFonts w:ascii="Times New Roman" w:hAnsi="Times New Roman" w:cs="Times New Roman"/>
              </w:rPr>
            </w:rPrChange>
          </w:rPr>
          <w:t>.</w:t>
        </w:r>
      </w:ins>
      <w:del w:id="397" w:author="Brian Stock" w:date="2020-08-31T15:20:00Z">
        <w:r w:rsidRPr="0003267E" w:rsidDel="00B26BC1">
          <w:rPr>
            <w:rFonts w:ascii="Times New Roman" w:hAnsi="Times New Roman" w:cs="Times New Roman"/>
            <w:rPrChange w:id="398" w:author="Brian Stock" w:date="2020-08-31T19:35:00Z">
              <w:rPr>
                <w:rFonts w:ascii="Times New Roman" w:hAnsi="Times New Roman" w:cs="Times New Roman"/>
              </w:rPr>
            </w:rPrChange>
          </w:rPr>
          <w:delText>; 2012</w:delText>
        </w:r>
      </w:del>
    </w:p>
    <w:p w14:paraId="3AF7EBE9" w14:textId="68577060" w:rsidR="004753A9" w:rsidRPr="0003267E" w:rsidRDefault="004753A9" w:rsidP="004753A9">
      <w:pPr>
        <w:ind w:left="720" w:hanging="720"/>
        <w:rPr>
          <w:rFonts w:ascii="Times New Roman" w:hAnsi="Times New Roman" w:cs="Times New Roman"/>
          <w:rPrChange w:id="399" w:author="Brian Stock" w:date="2020-08-31T19:35:00Z">
            <w:rPr>
              <w:rFonts w:ascii="Times New Roman" w:hAnsi="Times New Roman" w:cs="Times New Roman"/>
            </w:rPr>
          </w:rPrChange>
        </w:rPr>
      </w:pPr>
      <w:proofErr w:type="spellStart"/>
      <w:r w:rsidRPr="0003267E">
        <w:rPr>
          <w:rFonts w:ascii="Times New Roman" w:hAnsi="Times New Roman" w:cs="Times New Roman"/>
          <w:rPrChange w:id="400" w:author="Brian Stock" w:date="2020-08-31T19:35:00Z">
            <w:rPr>
              <w:rFonts w:ascii="Times New Roman" w:hAnsi="Times New Roman" w:cs="Times New Roman"/>
            </w:rPr>
          </w:rPrChange>
        </w:rPr>
        <w:t>Goethel</w:t>
      </w:r>
      <w:proofErr w:type="spellEnd"/>
      <w:r w:rsidRPr="0003267E">
        <w:rPr>
          <w:rFonts w:ascii="Times New Roman" w:hAnsi="Times New Roman" w:cs="Times New Roman"/>
          <w:rPrChange w:id="401" w:author="Brian Stock" w:date="2020-08-31T19:35:00Z">
            <w:rPr>
              <w:rFonts w:ascii="Times New Roman" w:hAnsi="Times New Roman" w:cs="Times New Roman"/>
            </w:rPr>
          </w:rPrChange>
        </w:rPr>
        <w:t>, D.R.</w:t>
      </w:r>
      <w:del w:id="402" w:author="Brian Stock" w:date="2020-08-31T19:35:00Z">
        <w:r w:rsidRPr="0003267E" w:rsidDel="0003267E">
          <w:rPr>
            <w:rFonts w:ascii="Times New Roman" w:hAnsi="Times New Roman" w:cs="Times New Roman"/>
            <w:rPrChange w:id="403" w:author="Brian Stock" w:date="2020-08-31T19:35:00Z">
              <w:rPr>
                <w:rFonts w:ascii="Times New Roman" w:hAnsi="Times New Roman" w:cs="Times New Roman"/>
              </w:rPr>
            </w:rPrChange>
          </w:rPr>
          <w:delText>;</w:delText>
        </w:r>
      </w:del>
      <w:ins w:id="404" w:author="Brian Stock" w:date="2020-08-31T19:35:00Z">
        <w:r w:rsidR="0003267E">
          <w:rPr>
            <w:rFonts w:ascii="Times New Roman" w:hAnsi="Times New Roman" w:cs="Times New Roman"/>
          </w:rPr>
          <w:t>,</w:t>
        </w:r>
      </w:ins>
      <w:r w:rsidRPr="0003267E">
        <w:rPr>
          <w:rFonts w:ascii="Times New Roman" w:hAnsi="Times New Roman" w:cs="Times New Roman"/>
          <w:rPrChange w:id="405" w:author="Brian Stock" w:date="2020-08-31T19:35:00Z">
            <w:rPr>
              <w:rFonts w:ascii="Times New Roman" w:hAnsi="Times New Roman" w:cs="Times New Roman"/>
            </w:rPr>
          </w:rPrChange>
        </w:rPr>
        <w:t xml:space="preserve"> Legault, C.M.</w:t>
      </w:r>
      <w:del w:id="406" w:author="Brian Stock" w:date="2020-08-31T19:35:00Z">
        <w:r w:rsidRPr="0003267E" w:rsidDel="0003267E">
          <w:rPr>
            <w:rFonts w:ascii="Times New Roman" w:hAnsi="Times New Roman" w:cs="Times New Roman"/>
            <w:rPrChange w:id="407" w:author="Brian Stock" w:date="2020-08-31T19:35:00Z">
              <w:rPr>
                <w:rFonts w:ascii="Times New Roman" w:hAnsi="Times New Roman" w:cs="Times New Roman"/>
              </w:rPr>
            </w:rPrChange>
          </w:rPr>
          <w:delText>;</w:delText>
        </w:r>
      </w:del>
      <w:ins w:id="408" w:author="Brian Stock" w:date="2020-08-31T19:35:00Z">
        <w:r w:rsidR="0003267E">
          <w:rPr>
            <w:rFonts w:ascii="Times New Roman" w:hAnsi="Times New Roman" w:cs="Times New Roman"/>
          </w:rPr>
          <w:t>,</w:t>
        </w:r>
      </w:ins>
      <w:r w:rsidRPr="0003267E">
        <w:rPr>
          <w:rFonts w:ascii="Times New Roman" w:hAnsi="Times New Roman" w:cs="Times New Roman"/>
          <w:rPrChange w:id="409" w:author="Brian Stock" w:date="2020-08-31T19:35:00Z">
            <w:rPr>
              <w:rFonts w:ascii="Times New Roman" w:hAnsi="Times New Roman" w:cs="Times New Roman"/>
            </w:rPr>
          </w:rPrChange>
        </w:rPr>
        <w:t xml:space="preserve"> </w:t>
      </w:r>
      <w:ins w:id="410" w:author="Brian Stock" w:date="2020-08-31T19:36:00Z">
        <w:r w:rsidR="0003267E">
          <w:rPr>
            <w:rFonts w:ascii="Times New Roman" w:hAnsi="Times New Roman" w:cs="Times New Roman"/>
          </w:rPr>
          <w:t xml:space="preserve">and </w:t>
        </w:r>
      </w:ins>
      <w:proofErr w:type="spellStart"/>
      <w:r w:rsidRPr="0003267E">
        <w:rPr>
          <w:rFonts w:ascii="Times New Roman" w:hAnsi="Times New Roman" w:cs="Times New Roman"/>
          <w:rPrChange w:id="411" w:author="Brian Stock" w:date="2020-08-31T19:35:00Z">
            <w:rPr>
              <w:rFonts w:ascii="Times New Roman" w:hAnsi="Times New Roman" w:cs="Times New Roman"/>
            </w:rPr>
          </w:rPrChange>
        </w:rPr>
        <w:t>Cadrin</w:t>
      </w:r>
      <w:proofErr w:type="spellEnd"/>
      <w:r w:rsidRPr="0003267E">
        <w:rPr>
          <w:rFonts w:ascii="Times New Roman" w:hAnsi="Times New Roman" w:cs="Times New Roman"/>
          <w:rPrChange w:id="412" w:author="Brian Stock" w:date="2020-08-31T19:35:00Z">
            <w:rPr>
              <w:rFonts w:ascii="Times New Roman" w:hAnsi="Times New Roman" w:cs="Times New Roman"/>
            </w:rPr>
          </w:rPrChange>
        </w:rPr>
        <w:t xml:space="preserve">, S.X. </w:t>
      </w:r>
      <w:ins w:id="413" w:author="Brian Stock" w:date="2020-08-31T15:20:00Z">
        <w:r w:rsidR="00B26BC1" w:rsidRPr="0003267E">
          <w:rPr>
            <w:rFonts w:ascii="Times New Roman" w:hAnsi="Times New Roman" w:cs="Times New Roman"/>
            <w:rPrChange w:id="414" w:author="Brian Stock" w:date="2020-08-31T19:35:00Z">
              <w:rPr>
                <w:rFonts w:ascii="Times New Roman" w:hAnsi="Times New Roman" w:cs="Times New Roman"/>
              </w:rPr>
            </w:rPrChange>
          </w:rPr>
          <w:t xml:space="preserve">2015. </w:t>
        </w:r>
      </w:ins>
      <w:r w:rsidRPr="0003267E">
        <w:rPr>
          <w:rFonts w:ascii="Times New Roman" w:hAnsi="Times New Roman" w:cs="Times New Roman"/>
          <w:rPrChange w:id="415" w:author="Brian Stock" w:date="2020-08-31T19:35:00Z">
            <w:rPr>
              <w:rFonts w:ascii="Times New Roman" w:hAnsi="Times New Roman" w:cs="Times New Roman"/>
            </w:rPr>
          </w:rPrChange>
        </w:rPr>
        <w:t>Demonstration of a spatially explicit, tag-integrated stock assessment model with application to three interconnected stocks of yellowtail flounder off of New England. ICES Journal of Marine Science</w:t>
      </w:r>
      <w:del w:id="416" w:author="Brian Stock" w:date="2020-08-31T19:36:00Z">
        <w:r w:rsidRPr="0003267E" w:rsidDel="0003267E">
          <w:rPr>
            <w:rFonts w:ascii="Times New Roman" w:hAnsi="Times New Roman" w:cs="Times New Roman"/>
            <w:rPrChange w:id="417" w:author="Brian Stock" w:date="2020-08-31T19:35:00Z">
              <w:rPr>
                <w:rFonts w:ascii="Times New Roman" w:hAnsi="Times New Roman" w:cs="Times New Roman"/>
              </w:rPr>
            </w:rPrChange>
          </w:rPr>
          <w:delText>: Journal du Conseil.</w:delText>
        </w:r>
      </w:del>
      <w:r w:rsidRPr="0003267E">
        <w:rPr>
          <w:rFonts w:ascii="Times New Roman" w:hAnsi="Times New Roman" w:cs="Times New Roman"/>
          <w:rPrChange w:id="418" w:author="Brian Stock" w:date="2020-08-31T19:35:00Z">
            <w:rPr>
              <w:rFonts w:ascii="Times New Roman" w:hAnsi="Times New Roman" w:cs="Times New Roman"/>
            </w:rPr>
          </w:rPrChange>
        </w:rPr>
        <w:t xml:space="preserve"> 72:</w:t>
      </w:r>
      <w:ins w:id="419" w:author="Brian Stock" w:date="2020-08-31T19:36:00Z">
        <w:r w:rsidR="0003267E">
          <w:rPr>
            <w:rFonts w:ascii="Times New Roman" w:hAnsi="Times New Roman" w:cs="Times New Roman"/>
          </w:rPr>
          <w:t xml:space="preserve"> </w:t>
        </w:r>
      </w:ins>
      <w:r w:rsidRPr="0003267E">
        <w:rPr>
          <w:rFonts w:ascii="Times New Roman" w:hAnsi="Times New Roman" w:cs="Times New Roman"/>
          <w:rPrChange w:id="420" w:author="Brian Stock" w:date="2020-08-31T19:35:00Z">
            <w:rPr>
              <w:rFonts w:ascii="Times New Roman" w:hAnsi="Times New Roman" w:cs="Times New Roman"/>
            </w:rPr>
          </w:rPrChange>
        </w:rPr>
        <w:t>164-177</w:t>
      </w:r>
      <w:ins w:id="421" w:author="Brian Stock" w:date="2020-08-31T15:20:00Z">
        <w:r w:rsidR="00B26BC1" w:rsidRPr="0003267E">
          <w:rPr>
            <w:rFonts w:ascii="Times New Roman" w:hAnsi="Times New Roman" w:cs="Times New Roman"/>
            <w:rPrChange w:id="422" w:author="Brian Stock" w:date="2020-08-31T19:35:00Z">
              <w:rPr>
                <w:rFonts w:ascii="Times New Roman" w:hAnsi="Times New Roman" w:cs="Times New Roman"/>
              </w:rPr>
            </w:rPrChange>
          </w:rPr>
          <w:t>.</w:t>
        </w:r>
      </w:ins>
      <w:del w:id="423" w:author="Brian Stock" w:date="2020-08-31T15:20:00Z">
        <w:r w:rsidRPr="0003267E" w:rsidDel="00B26BC1">
          <w:rPr>
            <w:rFonts w:ascii="Times New Roman" w:hAnsi="Times New Roman" w:cs="Times New Roman"/>
            <w:rPrChange w:id="424" w:author="Brian Stock" w:date="2020-08-31T19:35:00Z">
              <w:rPr>
                <w:rFonts w:ascii="Times New Roman" w:hAnsi="Times New Roman" w:cs="Times New Roman"/>
              </w:rPr>
            </w:rPrChange>
          </w:rPr>
          <w:delText>; 2015</w:delText>
        </w:r>
      </w:del>
    </w:p>
    <w:p w14:paraId="54221060" w14:textId="2D7F16D8" w:rsidR="004753A9" w:rsidRPr="0003267E" w:rsidRDefault="004753A9" w:rsidP="004753A9">
      <w:pPr>
        <w:ind w:left="720" w:hanging="720"/>
        <w:rPr>
          <w:rFonts w:ascii="Times New Roman" w:hAnsi="Times New Roman" w:cs="Times New Roman"/>
          <w:rPrChange w:id="425" w:author="Brian Stock" w:date="2020-08-31T19:35:00Z">
            <w:rPr>
              <w:rFonts w:ascii="Times New Roman" w:hAnsi="Times New Roman" w:cs="Times New Roman"/>
            </w:rPr>
          </w:rPrChange>
        </w:rPr>
      </w:pPr>
      <w:proofErr w:type="spellStart"/>
      <w:r w:rsidRPr="0003267E">
        <w:rPr>
          <w:rFonts w:ascii="Times New Roman" w:hAnsi="Times New Roman" w:cs="Times New Roman"/>
          <w:rPrChange w:id="426" w:author="Brian Stock" w:date="2020-08-31T19:35:00Z">
            <w:rPr>
              <w:rFonts w:ascii="Times New Roman" w:hAnsi="Times New Roman" w:cs="Times New Roman"/>
            </w:rPr>
          </w:rPrChange>
        </w:rPr>
        <w:t>Gudmundsson</w:t>
      </w:r>
      <w:proofErr w:type="spellEnd"/>
      <w:r w:rsidRPr="0003267E">
        <w:rPr>
          <w:rFonts w:ascii="Times New Roman" w:hAnsi="Times New Roman" w:cs="Times New Roman"/>
          <w:rPrChange w:id="427" w:author="Brian Stock" w:date="2020-08-31T19:35:00Z">
            <w:rPr>
              <w:rFonts w:ascii="Times New Roman" w:hAnsi="Times New Roman" w:cs="Times New Roman"/>
            </w:rPr>
          </w:rPrChange>
        </w:rPr>
        <w:t>, G.</w:t>
      </w:r>
      <w:del w:id="428" w:author="Brian Stock" w:date="2020-08-31T19:35:00Z">
        <w:r w:rsidRPr="0003267E" w:rsidDel="0003267E">
          <w:rPr>
            <w:rFonts w:ascii="Times New Roman" w:hAnsi="Times New Roman" w:cs="Times New Roman"/>
            <w:rPrChange w:id="429" w:author="Brian Stock" w:date="2020-08-31T19:35:00Z">
              <w:rPr>
                <w:rFonts w:ascii="Times New Roman" w:hAnsi="Times New Roman" w:cs="Times New Roman"/>
              </w:rPr>
            </w:rPrChange>
          </w:rPr>
          <w:delText>;</w:delText>
        </w:r>
      </w:del>
      <w:ins w:id="430" w:author="Brian Stock" w:date="2020-08-31T19:35:00Z">
        <w:r w:rsidR="0003267E">
          <w:rPr>
            <w:rFonts w:ascii="Times New Roman" w:hAnsi="Times New Roman" w:cs="Times New Roman"/>
          </w:rPr>
          <w:t>,</w:t>
        </w:r>
      </w:ins>
      <w:r w:rsidRPr="0003267E">
        <w:rPr>
          <w:rFonts w:ascii="Times New Roman" w:hAnsi="Times New Roman" w:cs="Times New Roman"/>
          <w:rPrChange w:id="431" w:author="Brian Stock" w:date="2020-08-31T19:35:00Z">
            <w:rPr>
              <w:rFonts w:ascii="Times New Roman" w:hAnsi="Times New Roman" w:cs="Times New Roman"/>
            </w:rPr>
          </w:rPrChange>
        </w:rPr>
        <w:t xml:space="preserve"> </w:t>
      </w:r>
      <w:ins w:id="432" w:author="Brian Stock" w:date="2020-08-31T19:36:00Z">
        <w:r w:rsidR="0003267E">
          <w:rPr>
            <w:rFonts w:ascii="Times New Roman" w:hAnsi="Times New Roman" w:cs="Times New Roman"/>
          </w:rPr>
          <w:t xml:space="preserve">and </w:t>
        </w:r>
      </w:ins>
      <w:proofErr w:type="spellStart"/>
      <w:r w:rsidRPr="0003267E">
        <w:rPr>
          <w:rFonts w:ascii="Times New Roman" w:hAnsi="Times New Roman" w:cs="Times New Roman"/>
          <w:rPrChange w:id="433" w:author="Brian Stock" w:date="2020-08-31T19:35:00Z">
            <w:rPr>
              <w:rFonts w:ascii="Times New Roman" w:hAnsi="Times New Roman" w:cs="Times New Roman"/>
            </w:rPr>
          </w:rPrChange>
        </w:rPr>
        <w:t>Gunnlaugsson</w:t>
      </w:r>
      <w:proofErr w:type="spellEnd"/>
      <w:r w:rsidRPr="0003267E">
        <w:rPr>
          <w:rFonts w:ascii="Times New Roman" w:hAnsi="Times New Roman" w:cs="Times New Roman"/>
          <w:rPrChange w:id="434" w:author="Brian Stock" w:date="2020-08-31T19:35:00Z">
            <w:rPr>
              <w:rFonts w:ascii="Times New Roman" w:hAnsi="Times New Roman" w:cs="Times New Roman"/>
            </w:rPr>
          </w:rPrChange>
        </w:rPr>
        <w:t xml:space="preserve">, T. </w:t>
      </w:r>
      <w:ins w:id="435" w:author="Brian Stock" w:date="2020-08-31T15:20:00Z">
        <w:r w:rsidR="00B26BC1" w:rsidRPr="0003267E">
          <w:rPr>
            <w:rFonts w:ascii="Times New Roman" w:hAnsi="Times New Roman" w:cs="Times New Roman"/>
            <w:rPrChange w:id="436" w:author="Brian Stock" w:date="2020-08-31T19:35:00Z">
              <w:rPr>
                <w:rFonts w:ascii="Times New Roman" w:hAnsi="Times New Roman" w:cs="Times New Roman"/>
              </w:rPr>
            </w:rPrChange>
          </w:rPr>
          <w:t xml:space="preserve">2012. </w:t>
        </w:r>
      </w:ins>
      <w:r w:rsidRPr="0003267E">
        <w:rPr>
          <w:rFonts w:ascii="Times New Roman" w:hAnsi="Times New Roman" w:cs="Times New Roman"/>
          <w:rPrChange w:id="437" w:author="Brian Stock" w:date="2020-08-31T19:35:00Z">
            <w:rPr>
              <w:rFonts w:ascii="Times New Roman" w:hAnsi="Times New Roman" w:cs="Times New Roman"/>
            </w:rPr>
          </w:rPrChange>
        </w:rPr>
        <w:t>Selection and estimation of sequential catch-at-age models. Canadian Journal of Fisheries and Aquatic Sciences</w:t>
      </w:r>
      <w:del w:id="438" w:author="Brian Stock" w:date="2020-08-31T19:37:00Z">
        <w:r w:rsidRPr="0003267E" w:rsidDel="00FC4FBA">
          <w:rPr>
            <w:rFonts w:ascii="Times New Roman" w:hAnsi="Times New Roman" w:cs="Times New Roman"/>
            <w:rPrChange w:id="439" w:author="Brian Stock" w:date="2020-08-31T19:35:00Z">
              <w:rPr>
                <w:rFonts w:ascii="Times New Roman" w:hAnsi="Times New Roman" w:cs="Times New Roman"/>
              </w:rPr>
            </w:rPrChange>
          </w:rPr>
          <w:delText>.</w:delText>
        </w:r>
      </w:del>
      <w:r w:rsidRPr="0003267E">
        <w:rPr>
          <w:rFonts w:ascii="Times New Roman" w:hAnsi="Times New Roman" w:cs="Times New Roman"/>
          <w:rPrChange w:id="440" w:author="Brian Stock" w:date="2020-08-31T19:35:00Z">
            <w:rPr>
              <w:rFonts w:ascii="Times New Roman" w:hAnsi="Times New Roman" w:cs="Times New Roman"/>
            </w:rPr>
          </w:rPrChange>
        </w:rPr>
        <w:t xml:space="preserve"> 69:</w:t>
      </w:r>
      <w:ins w:id="441" w:author="Brian Stock" w:date="2020-08-31T19:37:00Z">
        <w:r w:rsidR="00FC4FBA">
          <w:rPr>
            <w:rFonts w:ascii="Times New Roman" w:hAnsi="Times New Roman" w:cs="Times New Roman"/>
          </w:rPr>
          <w:t xml:space="preserve"> </w:t>
        </w:r>
      </w:ins>
      <w:r w:rsidRPr="0003267E">
        <w:rPr>
          <w:rFonts w:ascii="Times New Roman" w:hAnsi="Times New Roman" w:cs="Times New Roman"/>
          <w:rPrChange w:id="442" w:author="Brian Stock" w:date="2020-08-31T19:35:00Z">
            <w:rPr>
              <w:rFonts w:ascii="Times New Roman" w:hAnsi="Times New Roman" w:cs="Times New Roman"/>
            </w:rPr>
          </w:rPrChange>
        </w:rPr>
        <w:t>1760-1772</w:t>
      </w:r>
      <w:ins w:id="443" w:author="Brian Stock" w:date="2020-08-31T15:20:00Z">
        <w:r w:rsidR="00B26BC1" w:rsidRPr="0003267E">
          <w:rPr>
            <w:rFonts w:ascii="Times New Roman" w:hAnsi="Times New Roman" w:cs="Times New Roman"/>
            <w:rPrChange w:id="444" w:author="Brian Stock" w:date="2020-08-31T19:35:00Z">
              <w:rPr>
                <w:rFonts w:ascii="Times New Roman" w:hAnsi="Times New Roman" w:cs="Times New Roman"/>
              </w:rPr>
            </w:rPrChange>
          </w:rPr>
          <w:t>.</w:t>
        </w:r>
      </w:ins>
      <w:del w:id="445" w:author="Brian Stock" w:date="2020-08-31T15:20:00Z">
        <w:r w:rsidRPr="0003267E" w:rsidDel="00B26BC1">
          <w:rPr>
            <w:rFonts w:ascii="Times New Roman" w:hAnsi="Times New Roman" w:cs="Times New Roman"/>
            <w:rPrChange w:id="446" w:author="Brian Stock" w:date="2020-08-31T19:35:00Z">
              <w:rPr>
                <w:rFonts w:ascii="Times New Roman" w:hAnsi="Times New Roman" w:cs="Times New Roman"/>
              </w:rPr>
            </w:rPrChange>
          </w:rPr>
          <w:delText>; 2012</w:delText>
        </w:r>
      </w:del>
    </w:p>
    <w:p w14:paraId="39DB1EB3" w14:textId="3ED74242" w:rsidR="004753A9" w:rsidRPr="0003267E" w:rsidRDefault="004753A9" w:rsidP="004753A9">
      <w:pPr>
        <w:ind w:left="720" w:hanging="720"/>
        <w:rPr>
          <w:rFonts w:ascii="Times New Roman" w:hAnsi="Times New Roman" w:cs="Times New Roman"/>
          <w:rPrChange w:id="447" w:author="Brian Stock" w:date="2020-08-31T19:35:00Z">
            <w:rPr>
              <w:rFonts w:ascii="Times New Roman" w:hAnsi="Times New Roman" w:cs="Times New Roman"/>
            </w:rPr>
          </w:rPrChange>
        </w:rPr>
      </w:pPr>
      <w:r w:rsidRPr="0003267E">
        <w:rPr>
          <w:rFonts w:ascii="Times New Roman" w:hAnsi="Times New Roman" w:cs="Times New Roman"/>
          <w:rPrChange w:id="448" w:author="Brian Stock" w:date="2020-08-31T19:35:00Z">
            <w:rPr>
              <w:rFonts w:ascii="Times New Roman" w:hAnsi="Times New Roman" w:cs="Times New Roman"/>
            </w:rPr>
          </w:rPrChange>
        </w:rPr>
        <w:lastRenderedPageBreak/>
        <w:t>Hurtado-Ferro, F.</w:t>
      </w:r>
      <w:del w:id="449" w:author="Brian Stock" w:date="2020-08-31T19:35:00Z">
        <w:r w:rsidRPr="0003267E" w:rsidDel="0003267E">
          <w:rPr>
            <w:rFonts w:ascii="Times New Roman" w:hAnsi="Times New Roman" w:cs="Times New Roman"/>
            <w:rPrChange w:id="450" w:author="Brian Stock" w:date="2020-08-31T19:35:00Z">
              <w:rPr>
                <w:rFonts w:ascii="Times New Roman" w:hAnsi="Times New Roman" w:cs="Times New Roman"/>
              </w:rPr>
            </w:rPrChange>
          </w:rPr>
          <w:delText>;</w:delText>
        </w:r>
      </w:del>
      <w:ins w:id="451" w:author="Brian Stock" w:date="2020-08-31T19:35:00Z">
        <w:r w:rsidR="0003267E">
          <w:rPr>
            <w:rFonts w:ascii="Times New Roman" w:hAnsi="Times New Roman" w:cs="Times New Roman"/>
          </w:rPr>
          <w:t>,</w:t>
        </w:r>
      </w:ins>
      <w:r w:rsidRPr="0003267E">
        <w:rPr>
          <w:rFonts w:ascii="Times New Roman" w:hAnsi="Times New Roman" w:cs="Times New Roman"/>
          <w:rPrChange w:id="452"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453" w:author="Brian Stock" w:date="2020-08-31T19:35:00Z">
            <w:rPr>
              <w:rFonts w:ascii="Times New Roman" w:hAnsi="Times New Roman" w:cs="Times New Roman"/>
            </w:rPr>
          </w:rPrChange>
        </w:rPr>
        <w:t>Szuwalski</w:t>
      </w:r>
      <w:proofErr w:type="spellEnd"/>
      <w:r w:rsidRPr="0003267E">
        <w:rPr>
          <w:rFonts w:ascii="Times New Roman" w:hAnsi="Times New Roman" w:cs="Times New Roman"/>
          <w:rPrChange w:id="454" w:author="Brian Stock" w:date="2020-08-31T19:35:00Z">
            <w:rPr>
              <w:rFonts w:ascii="Times New Roman" w:hAnsi="Times New Roman" w:cs="Times New Roman"/>
            </w:rPr>
          </w:rPrChange>
        </w:rPr>
        <w:t>, C.S.</w:t>
      </w:r>
      <w:del w:id="455" w:author="Brian Stock" w:date="2020-08-31T19:35:00Z">
        <w:r w:rsidRPr="0003267E" w:rsidDel="0003267E">
          <w:rPr>
            <w:rFonts w:ascii="Times New Roman" w:hAnsi="Times New Roman" w:cs="Times New Roman"/>
            <w:rPrChange w:id="456" w:author="Brian Stock" w:date="2020-08-31T19:35:00Z">
              <w:rPr>
                <w:rFonts w:ascii="Times New Roman" w:hAnsi="Times New Roman" w:cs="Times New Roman"/>
              </w:rPr>
            </w:rPrChange>
          </w:rPr>
          <w:delText>;</w:delText>
        </w:r>
      </w:del>
      <w:ins w:id="457" w:author="Brian Stock" w:date="2020-08-31T19:35:00Z">
        <w:r w:rsidR="0003267E">
          <w:rPr>
            <w:rFonts w:ascii="Times New Roman" w:hAnsi="Times New Roman" w:cs="Times New Roman"/>
          </w:rPr>
          <w:t>,</w:t>
        </w:r>
      </w:ins>
      <w:r w:rsidRPr="0003267E">
        <w:rPr>
          <w:rFonts w:ascii="Times New Roman" w:hAnsi="Times New Roman" w:cs="Times New Roman"/>
          <w:rPrChange w:id="458" w:author="Brian Stock" w:date="2020-08-31T19:35:00Z">
            <w:rPr>
              <w:rFonts w:ascii="Times New Roman" w:hAnsi="Times New Roman" w:cs="Times New Roman"/>
            </w:rPr>
          </w:rPrChange>
        </w:rPr>
        <w:t xml:space="preserve"> Valero, J.L.</w:t>
      </w:r>
      <w:del w:id="459" w:author="Brian Stock" w:date="2020-08-31T19:35:00Z">
        <w:r w:rsidRPr="0003267E" w:rsidDel="0003267E">
          <w:rPr>
            <w:rFonts w:ascii="Times New Roman" w:hAnsi="Times New Roman" w:cs="Times New Roman"/>
            <w:rPrChange w:id="460" w:author="Brian Stock" w:date="2020-08-31T19:35:00Z">
              <w:rPr>
                <w:rFonts w:ascii="Times New Roman" w:hAnsi="Times New Roman" w:cs="Times New Roman"/>
              </w:rPr>
            </w:rPrChange>
          </w:rPr>
          <w:delText>;</w:delText>
        </w:r>
      </w:del>
      <w:ins w:id="461" w:author="Brian Stock" w:date="2020-08-31T19:35:00Z">
        <w:r w:rsidR="0003267E">
          <w:rPr>
            <w:rFonts w:ascii="Times New Roman" w:hAnsi="Times New Roman" w:cs="Times New Roman"/>
          </w:rPr>
          <w:t>,</w:t>
        </w:r>
      </w:ins>
      <w:r w:rsidRPr="0003267E">
        <w:rPr>
          <w:rFonts w:ascii="Times New Roman" w:hAnsi="Times New Roman" w:cs="Times New Roman"/>
          <w:rPrChange w:id="462" w:author="Brian Stock" w:date="2020-08-31T19:35:00Z">
            <w:rPr>
              <w:rFonts w:ascii="Times New Roman" w:hAnsi="Times New Roman" w:cs="Times New Roman"/>
            </w:rPr>
          </w:rPrChange>
        </w:rPr>
        <w:t xml:space="preserve"> Anderson, S.C.</w:t>
      </w:r>
      <w:del w:id="463" w:author="Brian Stock" w:date="2020-08-31T19:35:00Z">
        <w:r w:rsidRPr="0003267E" w:rsidDel="0003267E">
          <w:rPr>
            <w:rFonts w:ascii="Times New Roman" w:hAnsi="Times New Roman" w:cs="Times New Roman"/>
            <w:rPrChange w:id="464" w:author="Brian Stock" w:date="2020-08-31T19:35:00Z">
              <w:rPr>
                <w:rFonts w:ascii="Times New Roman" w:hAnsi="Times New Roman" w:cs="Times New Roman"/>
              </w:rPr>
            </w:rPrChange>
          </w:rPr>
          <w:delText>;</w:delText>
        </w:r>
      </w:del>
      <w:ins w:id="465" w:author="Brian Stock" w:date="2020-08-31T19:35:00Z">
        <w:r w:rsidR="0003267E">
          <w:rPr>
            <w:rFonts w:ascii="Times New Roman" w:hAnsi="Times New Roman" w:cs="Times New Roman"/>
          </w:rPr>
          <w:t>,</w:t>
        </w:r>
      </w:ins>
      <w:r w:rsidRPr="0003267E">
        <w:rPr>
          <w:rFonts w:ascii="Times New Roman" w:hAnsi="Times New Roman" w:cs="Times New Roman"/>
          <w:rPrChange w:id="466" w:author="Brian Stock" w:date="2020-08-31T19:35:00Z">
            <w:rPr>
              <w:rFonts w:ascii="Times New Roman" w:hAnsi="Times New Roman" w:cs="Times New Roman"/>
            </w:rPr>
          </w:rPrChange>
        </w:rPr>
        <w:t xml:space="preserve"> Cunningham, C.J.</w:t>
      </w:r>
      <w:del w:id="467" w:author="Brian Stock" w:date="2020-08-31T19:35:00Z">
        <w:r w:rsidRPr="0003267E" w:rsidDel="0003267E">
          <w:rPr>
            <w:rFonts w:ascii="Times New Roman" w:hAnsi="Times New Roman" w:cs="Times New Roman"/>
            <w:rPrChange w:id="468" w:author="Brian Stock" w:date="2020-08-31T19:35:00Z">
              <w:rPr>
                <w:rFonts w:ascii="Times New Roman" w:hAnsi="Times New Roman" w:cs="Times New Roman"/>
              </w:rPr>
            </w:rPrChange>
          </w:rPr>
          <w:delText>;</w:delText>
        </w:r>
      </w:del>
      <w:ins w:id="469" w:author="Brian Stock" w:date="2020-08-31T19:35:00Z">
        <w:r w:rsidR="0003267E">
          <w:rPr>
            <w:rFonts w:ascii="Times New Roman" w:hAnsi="Times New Roman" w:cs="Times New Roman"/>
          </w:rPr>
          <w:t>,</w:t>
        </w:r>
      </w:ins>
      <w:r w:rsidRPr="0003267E">
        <w:rPr>
          <w:rFonts w:ascii="Times New Roman" w:hAnsi="Times New Roman" w:cs="Times New Roman"/>
          <w:rPrChange w:id="470" w:author="Brian Stock" w:date="2020-08-31T19:35:00Z">
            <w:rPr>
              <w:rFonts w:ascii="Times New Roman" w:hAnsi="Times New Roman" w:cs="Times New Roman"/>
            </w:rPr>
          </w:rPrChange>
        </w:rPr>
        <w:t xml:space="preserve"> Johnson, K.F.</w:t>
      </w:r>
      <w:del w:id="471" w:author="Brian Stock" w:date="2020-08-31T19:35:00Z">
        <w:r w:rsidRPr="0003267E" w:rsidDel="0003267E">
          <w:rPr>
            <w:rFonts w:ascii="Times New Roman" w:hAnsi="Times New Roman" w:cs="Times New Roman"/>
            <w:rPrChange w:id="472" w:author="Brian Stock" w:date="2020-08-31T19:35:00Z">
              <w:rPr>
                <w:rFonts w:ascii="Times New Roman" w:hAnsi="Times New Roman" w:cs="Times New Roman"/>
              </w:rPr>
            </w:rPrChange>
          </w:rPr>
          <w:delText>;</w:delText>
        </w:r>
      </w:del>
      <w:ins w:id="473" w:author="Brian Stock" w:date="2020-08-31T19:35:00Z">
        <w:r w:rsidR="0003267E">
          <w:rPr>
            <w:rFonts w:ascii="Times New Roman" w:hAnsi="Times New Roman" w:cs="Times New Roman"/>
          </w:rPr>
          <w:t>,</w:t>
        </w:r>
      </w:ins>
      <w:r w:rsidRPr="0003267E">
        <w:rPr>
          <w:rFonts w:ascii="Times New Roman" w:hAnsi="Times New Roman" w:cs="Times New Roman"/>
          <w:rPrChange w:id="474"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475" w:author="Brian Stock" w:date="2020-08-31T19:35:00Z">
            <w:rPr>
              <w:rFonts w:ascii="Times New Roman" w:hAnsi="Times New Roman" w:cs="Times New Roman"/>
            </w:rPr>
          </w:rPrChange>
        </w:rPr>
        <w:t>Licandeo</w:t>
      </w:r>
      <w:proofErr w:type="spellEnd"/>
      <w:r w:rsidRPr="0003267E">
        <w:rPr>
          <w:rFonts w:ascii="Times New Roman" w:hAnsi="Times New Roman" w:cs="Times New Roman"/>
          <w:rPrChange w:id="476" w:author="Brian Stock" w:date="2020-08-31T19:35:00Z">
            <w:rPr>
              <w:rFonts w:ascii="Times New Roman" w:hAnsi="Times New Roman" w:cs="Times New Roman"/>
            </w:rPr>
          </w:rPrChange>
        </w:rPr>
        <w:t>, R.</w:t>
      </w:r>
      <w:del w:id="477" w:author="Brian Stock" w:date="2020-08-31T19:35:00Z">
        <w:r w:rsidRPr="0003267E" w:rsidDel="0003267E">
          <w:rPr>
            <w:rFonts w:ascii="Times New Roman" w:hAnsi="Times New Roman" w:cs="Times New Roman"/>
            <w:rPrChange w:id="478" w:author="Brian Stock" w:date="2020-08-31T19:35:00Z">
              <w:rPr>
                <w:rFonts w:ascii="Times New Roman" w:hAnsi="Times New Roman" w:cs="Times New Roman"/>
              </w:rPr>
            </w:rPrChange>
          </w:rPr>
          <w:delText>;</w:delText>
        </w:r>
      </w:del>
      <w:ins w:id="479" w:author="Brian Stock" w:date="2020-08-31T19:35:00Z">
        <w:r w:rsidR="0003267E">
          <w:rPr>
            <w:rFonts w:ascii="Times New Roman" w:hAnsi="Times New Roman" w:cs="Times New Roman"/>
          </w:rPr>
          <w:t>,</w:t>
        </w:r>
      </w:ins>
      <w:r w:rsidRPr="0003267E">
        <w:rPr>
          <w:rFonts w:ascii="Times New Roman" w:hAnsi="Times New Roman" w:cs="Times New Roman"/>
          <w:rPrChange w:id="480"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481" w:author="Brian Stock" w:date="2020-08-31T19:35:00Z">
            <w:rPr>
              <w:rFonts w:ascii="Times New Roman" w:hAnsi="Times New Roman" w:cs="Times New Roman"/>
            </w:rPr>
          </w:rPrChange>
        </w:rPr>
        <w:t>McGilliard</w:t>
      </w:r>
      <w:proofErr w:type="spellEnd"/>
      <w:r w:rsidRPr="0003267E">
        <w:rPr>
          <w:rFonts w:ascii="Times New Roman" w:hAnsi="Times New Roman" w:cs="Times New Roman"/>
          <w:rPrChange w:id="482" w:author="Brian Stock" w:date="2020-08-31T19:35:00Z">
            <w:rPr>
              <w:rFonts w:ascii="Times New Roman" w:hAnsi="Times New Roman" w:cs="Times New Roman"/>
            </w:rPr>
          </w:rPrChange>
        </w:rPr>
        <w:t>, C.R.</w:t>
      </w:r>
      <w:del w:id="483" w:author="Brian Stock" w:date="2020-08-31T19:35:00Z">
        <w:r w:rsidRPr="0003267E" w:rsidDel="0003267E">
          <w:rPr>
            <w:rFonts w:ascii="Times New Roman" w:hAnsi="Times New Roman" w:cs="Times New Roman"/>
            <w:rPrChange w:id="484" w:author="Brian Stock" w:date="2020-08-31T19:35:00Z">
              <w:rPr>
                <w:rFonts w:ascii="Times New Roman" w:hAnsi="Times New Roman" w:cs="Times New Roman"/>
              </w:rPr>
            </w:rPrChange>
          </w:rPr>
          <w:delText>;</w:delText>
        </w:r>
      </w:del>
      <w:ins w:id="485" w:author="Brian Stock" w:date="2020-08-31T19:35:00Z">
        <w:r w:rsidR="0003267E">
          <w:rPr>
            <w:rFonts w:ascii="Times New Roman" w:hAnsi="Times New Roman" w:cs="Times New Roman"/>
          </w:rPr>
          <w:t>,</w:t>
        </w:r>
      </w:ins>
      <w:r w:rsidRPr="0003267E">
        <w:rPr>
          <w:rFonts w:ascii="Times New Roman" w:hAnsi="Times New Roman" w:cs="Times New Roman"/>
          <w:rPrChange w:id="486"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487" w:author="Brian Stock" w:date="2020-08-31T19:35:00Z">
            <w:rPr>
              <w:rFonts w:ascii="Times New Roman" w:hAnsi="Times New Roman" w:cs="Times New Roman"/>
            </w:rPr>
          </w:rPrChange>
        </w:rPr>
        <w:t>Monnahan</w:t>
      </w:r>
      <w:proofErr w:type="spellEnd"/>
      <w:r w:rsidRPr="0003267E">
        <w:rPr>
          <w:rFonts w:ascii="Times New Roman" w:hAnsi="Times New Roman" w:cs="Times New Roman"/>
          <w:rPrChange w:id="488" w:author="Brian Stock" w:date="2020-08-31T19:35:00Z">
            <w:rPr>
              <w:rFonts w:ascii="Times New Roman" w:hAnsi="Times New Roman" w:cs="Times New Roman"/>
            </w:rPr>
          </w:rPrChange>
        </w:rPr>
        <w:t>, C.C.</w:t>
      </w:r>
      <w:del w:id="489" w:author="Brian Stock" w:date="2020-08-31T19:35:00Z">
        <w:r w:rsidRPr="0003267E" w:rsidDel="0003267E">
          <w:rPr>
            <w:rFonts w:ascii="Times New Roman" w:hAnsi="Times New Roman" w:cs="Times New Roman"/>
            <w:rPrChange w:id="490" w:author="Brian Stock" w:date="2020-08-31T19:35:00Z">
              <w:rPr>
                <w:rFonts w:ascii="Times New Roman" w:hAnsi="Times New Roman" w:cs="Times New Roman"/>
              </w:rPr>
            </w:rPrChange>
          </w:rPr>
          <w:delText>;</w:delText>
        </w:r>
      </w:del>
      <w:ins w:id="491" w:author="Brian Stock" w:date="2020-08-31T19:35:00Z">
        <w:r w:rsidR="0003267E">
          <w:rPr>
            <w:rFonts w:ascii="Times New Roman" w:hAnsi="Times New Roman" w:cs="Times New Roman"/>
          </w:rPr>
          <w:t>,</w:t>
        </w:r>
      </w:ins>
      <w:r w:rsidRPr="0003267E">
        <w:rPr>
          <w:rFonts w:ascii="Times New Roman" w:hAnsi="Times New Roman" w:cs="Times New Roman"/>
          <w:rPrChange w:id="492" w:author="Brian Stock" w:date="2020-08-31T19:35:00Z">
            <w:rPr>
              <w:rFonts w:ascii="Times New Roman" w:hAnsi="Times New Roman" w:cs="Times New Roman"/>
            </w:rPr>
          </w:rPrChange>
        </w:rPr>
        <w:t xml:space="preserve"> </w:t>
      </w:r>
      <w:ins w:id="493" w:author="Brian Stock" w:date="2020-08-31T19:37:00Z">
        <w:r w:rsidR="00FC4FBA">
          <w:rPr>
            <w:rFonts w:ascii="Times New Roman" w:hAnsi="Times New Roman" w:cs="Times New Roman"/>
          </w:rPr>
          <w:t xml:space="preserve">and </w:t>
        </w:r>
      </w:ins>
      <w:proofErr w:type="spellStart"/>
      <w:r w:rsidRPr="0003267E">
        <w:rPr>
          <w:rFonts w:ascii="Times New Roman" w:hAnsi="Times New Roman" w:cs="Times New Roman"/>
          <w:rPrChange w:id="494" w:author="Brian Stock" w:date="2020-08-31T19:35:00Z">
            <w:rPr>
              <w:rFonts w:ascii="Times New Roman" w:hAnsi="Times New Roman" w:cs="Times New Roman"/>
            </w:rPr>
          </w:rPrChange>
        </w:rPr>
        <w:t>Muradian</w:t>
      </w:r>
      <w:proofErr w:type="spellEnd"/>
      <w:r w:rsidRPr="0003267E">
        <w:rPr>
          <w:rFonts w:ascii="Times New Roman" w:hAnsi="Times New Roman" w:cs="Times New Roman"/>
          <w:rPrChange w:id="495" w:author="Brian Stock" w:date="2020-08-31T19:35:00Z">
            <w:rPr>
              <w:rFonts w:ascii="Times New Roman" w:hAnsi="Times New Roman" w:cs="Times New Roman"/>
            </w:rPr>
          </w:rPrChange>
        </w:rPr>
        <w:t xml:space="preserve">, M.L. </w:t>
      </w:r>
      <w:ins w:id="496" w:author="Brian Stock" w:date="2020-08-31T15:20:00Z">
        <w:r w:rsidR="00B26BC1" w:rsidRPr="0003267E">
          <w:rPr>
            <w:rFonts w:ascii="Times New Roman" w:hAnsi="Times New Roman" w:cs="Times New Roman"/>
            <w:rPrChange w:id="497" w:author="Brian Stock" w:date="2020-08-31T19:35:00Z">
              <w:rPr>
                <w:rFonts w:ascii="Times New Roman" w:hAnsi="Times New Roman" w:cs="Times New Roman"/>
              </w:rPr>
            </w:rPrChange>
          </w:rPr>
          <w:t xml:space="preserve">2014. </w:t>
        </w:r>
      </w:ins>
      <w:r w:rsidRPr="0003267E">
        <w:rPr>
          <w:rFonts w:ascii="Times New Roman" w:hAnsi="Times New Roman" w:cs="Times New Roman"/>
          <w:rPrChange w:id="498" w:author="Brian Stock" w:date="2020-08-31T19:35:00Z">
            <w:rPr>
              <w:rFonts w:ascii="Times New Roman" w:hAnsi="Times New Roman" w:cs="Times New Roman"/>
            </w:rPr>
          </w:rPrChange>
        </w:rPr>
        <w:t>Looking in the rear-view mirror: bias and retrospective patterns in integrated, age-structured stock assessment models. ICES Journal of Marine Science</w:t>
      </w:r>
      <w:ins w:id="499" w:author="Brian Stock" w:date="2020-08-31T19:37:00Z">
        <w:r w:rsidR="00FC4FBA">
          <w:rPr>
            <w:rFonts w:ascii="Times New Roman" w:hAnsi="Times New Roman" w:cs="Times New Roman"/>
          </w:rPr>
          <w:t xml:space="preserve"> </w:t>
        </w:r>
        <w:r w:rsidR="00FC4FBA" w:rsidRPr="00FC4FBA">
          <w:rPr>
            <w:rFonts w:ascii="Times New Roman" w:hAnsi="Times New Roman" w:cs="Times New Roman"/>
          </w:rPr>
          <w:t>72</w:t>
        </w:r>
        <w:r w:rsidR="00FC4FBA">
          <w:rPr>
            <w:rFonts w:ascii="Times New Roman" w:hAnsi="Times New Roman" w:cs="Times New Roman"/>
          </w:rPr>
          <w:t>:</w:t>
        </w:r>
        <w:r w:rsidR="00FC4FBA" w:rsidRPr="00FC4FBA">
          <w:rPr>
            <w:rFonts w:ascii="Times New Roman" w:hAnsi="Times New Roman" w:cs="Times New Roman"/>
          </w:rPr>
          <w:t xml:space="preserve"> 99-110</w:t>
        </w:r>
      </w:ins>
      <w:del w:id="500" w:author="Brian Stock" w:date="2020-08-31T19:37:00Z">
        <w:r w:rsidRPr="0003267E" w:rsidDel="00FC4FBA">
          <w:rPr>
            <w:rFonts w:ascii="Times New Roman" w:hAnsi="Times New Roman" w:cs="Times New Roman"/>
            <w:rPrChange w:id="501" w:author="Brian Stock" w:date="2020-08-31T19:35:00Z">
              <w:rPr>
                <w:rFonts w:ascii="Times New Roman" w:hAnsi="Times New Roman" w:cs="Times New Roman"/>
              </w:rPr>
            </w:rPrChange>
          </w:rPr>
          <w:delText>: Journal du Conseil:fsu198</w:delText>
        </w:r>
      </w:del>
      <w:del w:id="502" w:author="Brian Stock" w:date="2020-08-31T15:19:00Z">
        <w:r w:rsidRPr="0003267E" w:rsidDel="00B26BC1">
          <w:rPr>
            <w:rFonts w:ascii="Times New Roman" w:hAnsi="Times New Roman" w:cs="Times New Roman"/>
            <w:rPrChange w:id="503" w:author="Brian Stock" w:date="2020-08-31T19:35:00Z">
              <w:rPr>
                <w:rFonts w:ascii="Times New Roman" w:hAnsi="Times New Roman" w:cs="Times New Roman"/>
              </w:rPr>
            </w:rPrChange>
          </w:rPr>
          <w:delText>; 2014</w:delText>
        </w:r>
      </w:del>
      <w:ins w:id="504" w:author="Brian Stock" w:date="2020-08-31T19:37:00Z">
        <w:r w:rsidR="00FC4FBA">
          <w:rPr>
            <w:rFonts w:ascii="Times New Roman" w:hAnsi="Times New Roman" w:cs="Times New Roman"/>
          </w:rPr>
          <w:t>.</w:t>
        </w:r>
      </w:ins>
    </w:p>
    <w:p w14:paraId="26357B1E" w14:textId="34DFCBB9" w:rsidR="004753A9" w:rsidRPr="0003267E" w:rsidRDefault="004753A9" w:rsidP="004753A9">
      <w:pPr>
        <w:ind w:left="720" w:hanging="720"/>
        <w:rPr>
          <w:rFonts w:ascii="Times New Roman" w:hAnsi="Times New Roman" w:cs="Times New Roman"/>
          <w:rPrChange w:id="505" w:author="Brian Stock" w:date="2020-08-31T19:35:00Z">
            <w:rPr>
              <w:rFonts w:ascii="Times New Roman" w:hAnsi="Times New Roman" w:cs="Times New Roman"/>
            </w:rPr>
          </w:rPrChange>
        </w:rPr>
      </w:pPr>
      <w:r w:rsidRPr="0003267E">
        <w:rPr>
          <w:rFonts w:ascii="Times New Roman" w:hAnsi="Times New Roman" w:cs="Times New Roman"/>
          <w:rPrChange w:id="506" w:author="Brian Stock" w:date="2020-08-31T19:35:00Z">
            <w:rPr>
              <w:rFonts w:ascii="Times New Roman" w:hAnsi="Times New Roman" w:cs="Times New Roman"/>
            </w:rPr>
          </w:rPrChange>
        </w:rPr>
        <w:t>Johnson, K.F.</w:t>
      </w:r>
      <w:del w:id="507" w:author="Brian Stock" w:date="2020-08-31T19:35:00Z">
        <w:r w:rsidRPr="0003267E" w:rsidDel="0003267E">
          <w:rPr>
            <w:rFonts w:ascii="Times New Roman" w:hAnsi="Times New Roman" w:cs="Times New Roman"/>
            <w:rPrChange w:id="508" w:author="Brian Stock" w:date="2020-08-31T19:35:00Z">
              <w:rPr>
                <w:rFonts w:ascii="Times New Roman" w:hAnsi="Times New Roman" w:cs="Times New Roman"/>
              </w:rPr>
            </w:rPrChange>
          </w:rPr>
          <w:delText>;</w:delText>
        </w:r>
      </w:del>
      <w:ins w:id="509" w:author="Brian Stock" w:date="2020-08-31T19:35:00Z">
        <w:r w:rsidR="0003267E">
          <w:rPr>
            <w:rFonts w:ascii="Times New Roman" w:hAnsi="Times New Roman" w:cs="Times New Roman"/>
          </w:rPr>
          <w:t>,</w:t>
        </w:r>
      </w:ins>
      <w:r w:rsidRPr="0003267E">
        <w:rPr>
          <w:rFonts w:ascii="Times New Roman" w:hAnsi="Times New Roman" w:cs="Times New Roman"/>
          <w:rPrChange w:id="510"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511" w:author="Brian Stock" w:date="2020-08-31T19:35:00Z">
            <w:rPr>
              <w:rFonts w:ascii="Times New Roman" w:hAnsi="Times New Roman" w:cs="Times New Roman"/>
            </w:rPr>
          </w:rPrChange>
        </w:rPr>
        <w:t>Councill</w:t>
      </w:r>
      <w:proofErr w:type="spellEnd"/>
      <w:r w:rsidRPr="0003267E">
        <w:rPr>
          <w:rFonts w:ascii="Times New Roman" w:hAnsi="Times New Roman" w:cs="Times New Roman"/>
          <w:rPrChange w:id="512" w:author="Brian Stock" w:date="2020-08-31T19:35:00Z">
            <w:rPr>
              <w:rFonts w:ascii="Times New Roman" w:hAnsi="Times New Roman" w:cs="Times New Roman"/>
            </w:rPr>
          </w:rPrChange>
        </w:rPr>
        <w:t>, E.</w:t>
      </w:r>
      <w:del w:id="513" w:author="Brian Stock" w:date="2020-08-31T19:35:00Z">
        <w:r w:rsidRPr="0003267E" w:rsidDel="0003267E">
          <w:rPr>
            <w:rFonts w:ascii="Times New Roman" w:hAnsi="Times New Roman" w:cs="Times New Roman"/>
            <w:rPrChange w:id="514" w:author="Brian Stock" w:date="2020-08-31T19:35:00Z">
              <w:rPr>
                <w:rFonts w:ascii="Times New Roman" w:hAnsi="Times New Roman" w:cs="Times New Roman"/>
              </w:rPr>
            </w:rPrChange>
          </w:rPr>
          <w:delText>;</w:delText>
        </w:r>
      </w:del>
      <w:ins w:id="515" w:author="Brian Stock" w:date="2020-08-31T19:35:00Z">
        <w:r w:rsidR="0003267E">
          <w:rPr>
            <w:rFonts w:ascii="Times New Roman" w:hAnsi="Times New Roman" w:cs="Times New Roman"/>
          </w:rPr>
          <w:t>,</w:t>
        </w:r>
      </w:ins>
      <w:r w:rsidRPr="0003267E">
        <w:rPr>
          <w:rFonts w:ascii="Times New Roman" w:hAnsi="Times New Roman" w:cs="Times New Roman"/>
          <w:rPrChange w:id="516" w:author="Brian Stock" w:date="2020-08-31T19:35:00Z">
            <w:rPr>
              <w:rFonts w:ascii="Times New Roman" w:hAnsi="Times New Roman" w:cs="Times New Roman"/>
            </w:rPr>
          </w:rPrChange>
        </w:rPr>
        <w:t xml:space="preserve"> Thorson, J.T.</w:t>
      </w:r>
      <w:del w:id="517" w:author="Brian Stock" w:date="2020-08-31T19:35:00Z">
        <w:r w:rsidRPr="0003267E" w:rsidDel="0003267E">
          <w:rPr>
            <w:rFonts w:ascii="Times New Roman" w:hAnsi="Times New Roman" w:cs="Times New Roman"/>
            <w:rPrChange w:id="518" w:author="Brian Stock" w:date="2020-08-31T19:35:00Z">
              <w:rPr>
                <w:rFonts w:ascii="Times New Roman" w:hAnsi="Times New Roman" w:cs="Times New Roman"/>
              </w:rPr>
            </w:rPrChange>
          </w:rPr>
          <w:delText>;</w:delText>
        </w:r>
      </w:del>
      <w:ins w:id="519" w:author="Brian Stock" w:date="2020-08-31T19:35:00Z">
        <w:r w:rsidR="0003267E">
          <w:rPr>
            <w:rFonts w:ascii="Times New Roman" w:hAnsi="Times New Roman" w:cs="Times New Roman"/>
          </w:rPr>
          <w:t>,</w:t>
        </w:r>
      </w:ins>
      <w:r w:rsidRPr="0003267E">
        <w:rPr>
          <w:rFonts w:ascii="Times New Roman" w:hAnsi="Times New Roman" w:cs="Times New Roman"/>
          <w:rPrChange w:id="520" w:author="Brian Stock" w:date="2020-08-31T19:35:00Z">
            <w:rPr>
              <w:rFonts w:ascii="Times New Roman" w:hAnsi="Times New Roman" w:cs="Times New Roman"/>
            </w:rPr>
          </w:rPrChange>
        </w:rPr>
        <w:t xml:space="preserve"> Brooks, E.</w:t>
      </w:r>
      <w:del w:id="521" w:author="Brian Stock" w:date="2020-08-31T19:35:00Z">
        <w:r w:rsidRPr="0003267E" w:rsidDel="0003267E">
          <w:rPr>
            <w:rFonts w:ascii="Times New Roman" w:hAnsi="Times New Roman" w:cs="Times New Roman"/>
            <w:rPrChange w:id="522" w:author="Brian Stock" w:date="2020-08-31T19:35:00Z">
              <w:rPr>
                <w:rFonts w:ascii="Times New Roman" w:hAnsi="Times New Roman" w:cs="Times New Roman"/>
              </w:rPr>
            </w:rPrChange>
          </w:rPr>
          <w:delText>;</w:delText>
        </w:r>
      </w:del>
      <w:ins w:id="523" w:author="Brian Stock" w:date="2020-08-31T19:35:00Z">
        <w:r w:rsidR="0003267E">
          <w:rPr>
            <w:rFonts w:ascii="Times New Roman" w:hAnsi="Times New Roman" w:cs="Times New Roman"/>
          </w:rPr>
          <w:t>,</w:t>
        </w:r>
      </w:ins>
      <w:r w:rsidRPr="0003267E">
        <w:rPr>
          <w:rFonts w:ascii="Times New Roman" w:hAnsi="Times New Roman" w:cs="Times New Roman"/>
          <w:rPrChange w:id="524"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525" w:author="Brian Stock" w:date="2020-08-31T19:35:00Z">
            <w:rPr>
              <w:rFonts w:ascii="Times New Roman" w:hAnsi="Times New Roman" w:cs="Times New Roman"/>
            </w:rPr>
          </w:rPrChange>
        </w:rPr>
        <w:t>Methot</w:t>
      </w:r>
      <w:proofErr w:type="spellEnd"/>
      <w:r w:rsidRPr="0003267E">
        <w:rPr>
          <w:rFonts w:ascii="Times New Roman" w:hAnsi="Times New Roman" w:cs="Times New Roman"/>
          <w:rPrChange w:id="526" w:author="Brian Stock" w:date="2020-08-31T19:35:00Z">
            <w:rPr>
              <w:rFonts w:ascii="Times New Roman" w:hAnsi="Times New Roman" w:cs="Times New Roman"/>
            </w:rPr>
          </w:rPrChange>
        </w:rPr>
        <w:t>, R.D.</w:t>
      </w:r>
      <w:del w:id="527" w:author="Brian Stock" w:date="2020-08-31T19:35:00Z">
        <w:r w:rsidRPr="0003267E" w:rsidDel="0003267E">
          <w:rPr>
            <w:rFonts w:ascii="Times New Roman" w:hAnsi="Times New Roman" w:cs="Times New Roman"/>
            <w:rPrChange w:id="528" w:author="Brian Stock" w:date="2020-08-31T19:35:00Z">
              <w:rPr>
                <w:rFonts w:ascii="Times New Roman" w:hAnsi="Times New Roman" w:cs="Times New Roman"/>
              </w:rPr>
            </w:rPrChange>
          </w:rPr>
          <w:delText>;</w:delText>
        </w:r>
      </w:del>
      <w:ins w:id="529" w:author="Brian Stock" w:date="2020-08-31T19:35:00Z">
        <w:r w:rsidR="0003267E">
          <w:rPr>
            <w:rFonts w:ascii="Times New Roman" w:hAnsi="Times New Roman" w:cs="Times New Roman"/>
          </w:rPr>
          <w:t>,</w:t>
        </w:r>
      </w:ins>
      <w:r w:rsidRPr="0003267E">
        <w:rPr>
          <w:rFonts w:ascii="Times New Roman" w:hAnsi="Times New Roman" w:cs="Times New Roman"/>
          <w:rPrChange w:id="530" w:author="Brian Stock" w:date="2020-08-31T19:35:00Z">
            <w:rPr>
              <w:rFonts w:ascii="Times New Roman" w:hAnsi="Times New Roman" w:cs="Times New Roman"/>
            </w:rPr>
          </w:rPrChange>
        </w:rPr>
        <w:t xml:space="preserve"> </w:t>
      </w:r>
      <w:ins w:id="531" w:author="Brian Stock" w:date="2020-08-31T19:38:00Z">
        <w:r w:rsidR="00FC4FBA">
          <w:rPr>
            <w:rFonts w:ascii="Times New Roman" w:hAnsi="Times New Roman" w:cs="Times New Roman"/>
          </w:rPr>
          <w:t xml:space="preserve">and </w:t>
        </w:r>
      </w:ins>
      <w:r w:rsidRPr="0003267E">
        <w:rPr>
          <w:rFonts w:ascii="Times New Roman" w:hAnsi="Times New Roman" w:cs="Times New Roman"/>
          <w:rPrChange w:id="532" w:author="Brian Stock" w:date="2020-08-31T19:35:00Z">
            <w:rPr>
              <w:rFonts w:ascii="Times New Roman" w:hAnsi="Times New Roman" w:cs="Times New Roman"/>
            </w:rPr>
          </w:rPrChange>
        </w:rPr>
        <w:t xml:space="preserve">Punt, A.E. </w:t>
      </w:r>
      <w:ins w:id="533" w:author="Brian Stock" w:date="2020-08-31T15:19:00Z">
        <w:r w:rsidR="00B26BC1" w:rsidRPr="0003267E">
          <w:rPr>
            <w:rFonts w:ascii="Times New Roman" w:hAnsi="Times New Roman" w:cs="Times New Roman"/>
            <w:rPrChange w:id="534" w:author="Brian Stock" w:date="2020-08-31T19:35:00Z">
              <w:rPr>
                <w:rFonts w:ascii="Times New Roman" w:hAnsi="Times New Roman" w:cs="Times New Roman"/>
              </w:rPr>
            </w:rPrChange>
          </w:rPr>
          <w:t xml:space="preserve">2016. </w:t>
        </w:r>
      </w:ins>
      <w:r w:rsidRPr="0003267E">
        <w:rPr>
          <w:rFonts w:ascii="Times New Roman" w:hAnsi="Times New Roman" w:cs="Times New Roman"/>
          <w:rPrChange w:id="535" w:author="Brian Stock" w:date="2020-08-31T19:35:00Z">
            <w:rPr>
              <w:rFonts w:ascii="Times New Roman" w:hAnsi="Times New Roman" w:cs="Times New Roman"/>
            </w:rPr>
          </w:rPrChange>
        </w:rPr>
        <w:t>Can autocorrelated recruitment be estimated using integrated assessment models and how does it affect population forecasts? Fisheries Research</w:t>
      </w:r>
      <w:del w:id="536" w:author="Brian Stock" w:date="2020-08-31T19:38:00Z">
        <w:r w:rsidRPr="0003267E" w:rsidDel="00FC4FBA">
          <w:rPr>
            <w:rFonts w:ascii="Times New Roman" w:hAnsi="Times New Roman" w:cs="Times New Roman"/>
            <w:rPrChange w:id="537" w:author="Brian Stock" w:date="2020-08-31T19:35:00Z">
              <w:rPr>
                <w:rFonts w:ascii="Times New Roman" w:hAnsi="Times New Roman" w:cs="Times New Roman"/>
              </w:rPr>
            </w:rPrChange>
          </w:rPr>
          <w:delText>.</w:delText>
        </w:r>
      </w:del>
      <w:r w:rsidRPr="0003267E">
        <w:rPr>
          <w:rFonts w:ascii="Times New Roman" w:hAnsi="Times New Roman" w:cs="Times New Roman"/>
          <w:rPrChange w:id="538" w:author="Brian Stock" w:date="2020-08-31T19:35:00Z">
            <w:rPr>
              <w:rFonts w:ascii="Times New Roman" w:hAnsi="Times New Roman" w:cs="Times New Roman"/>
            </w:rPr>
          </w:rPrChange>
        </w:rPr>
        <w:t xml:space="preserve"> 183:222-232</w:t>
      </w:r>
      <w:ins w:id="539" w:author="Brian Stock" w:date="2020-08-31T15:19:00Z">
        <w:r w:rsidR="00B26BC1" w:rsidRPr="0003267E">
          <w:rPr>
            <w:rFonts w:ascii="Times New Roman" w:hAnsi="Times New Roman" w:cs="Times New Roman"/>
            <w:rPrChange w:id="540" w:author="Brian Stock" w:date="2020-08-31T19:35:00Z">
              <w:rPr>
                <w:rFonts w:ascii="Times New Roman" w:hAnsi="Times New Roman" w:cs="Times New Roman"/>
              </w:rPr>
            </w:rPrChange>
          </w:rPr>
          <w:t>.</w:t>
        </w:r>
      </w:ins>
      <w:del w:id="541" w:author="Brian Stock" w:date="2020-08-31T15:19:00Z">
        <w:r w:rsidRPr="0003267E" w:rsidDel="00B26BC1">
          <w:rPr>
            <w:rFonts w:ascii="Times New Roman" w:hAnsi="Times New Roman" w:cs="Times New Roman"/>
            <w:rPrChange w:id="542" w:author="Brian Stock" w:date="2020-08-31T19:35:00Z">
              <w:rPr>
                <w:rFonts w:ascii="Times New Roman" w:hAnsi="Times New Roman" w:cs="Times New Roman"/>
              </w:rPr>
            </w:rPrChange>
          </w:rPr>
          <w:delText>; 2016</w:delText>
        </w:r>
      </w:del>
    </w:p>
    <w:p w14:paraId="6CC0E950" w14:textId="72794157" w:rsidR="004753A9" w:rsidRPr="0003267E" w:rsidRDefault="004753A9" w:rsidP="004753A9">
      <w:pPr>
        <w:ind w:left="720" w:hanging="720"/>
        <w:rPr>
          <w:rFonts w:ascii="Times New Roman" w:hAnsi="Times New Roman" w:cs="Times New Roman"/>
          <w:rPrChange w:id="543" w:author="Brian Stock" w:date="2020-08-31T19:35:00Z">
            <w:rPr>
              <w:rFonts w:ascii="Times New Roman" w:hAnsi="Times New Roman" w:cs="Times New Roman"/>
            </w:rPr>
          </w:rPrChange>
        </w:rPr>
      </w:pPr>
      <w:r w:rsidRPr="0003267E">
        <w:rPr>
          <w:rFonts w:ascii="Times New Roman" w:hAnsi="Times New Roman" w:cs="Times New Roman"/>
          <w:rPrChange w:id="544" w:author="Brian Stock" w:date="2020-08-31T19:35:00Z">
            <w:rPr>
              <w:rFonts w:ascii="Times New Roman" w:hAnsi="Times New Roman" w:cs="Times New Roman"/>
            </w:rPr>
          </w:rPrChange>
        </w:rPr>
        <w:t>Johnson, K.F.</w:t>
      </w:r>
      <w:del w:id="545" w:author="Brian Stock" w:date="2020-08-31T19:35:00Z">
        <w:r w:rsidRPr="0003267E" w:rsidDel="0003267E">
          <w:rPr>
            <w:rFonts w:ascii="Times New Roman" w:hAnsi="Times New Roman" w:cs="Times New Roman"/>
            <w:rPrChange w:id="546" w:author="Brian Stock" w:date="2020-08-31T19:35:00Z">
              <w:rPr>
                <w:rFonts w:ascii="Times New Roman" w:hAnsi="Times New Roman" w:cs="Times New Roman"/>
              </w:rPr>
            </w:rPrChange>
          </w:rPr>
          <w:delText>;</w:delText>
        </w:r>
      </w:del>
      <w:ins w:id="547" w:author="Brian Stock" w:date="2020-08-31T19:35:00Z">
        <w:r w:rsidR="0003267E">
          <w:rPr>
            <w:rFonts w:ascii="Times New Roman" w:hAnsi="Times New Roman" w:cs="Times New Roman"/>
          </w:rPr>
          <w:t>,</w:t>
        </w:r>
      </w:ins>
      <w:r w:rsidRPr="0003267E">
        <w:rPr>
          <w:rFonts w:ascii="Times New Roman" w:hAnsi="Times New Roman" w:cs="Times New Roman"/>
          <w:rPrChange w:id="548"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549" w:author="Brian Stock" w:date="2020-08-31T19:35:00Z">
            <w:rPr>
              <w:rFonts w:ascii="Times New Roman" w:hAnsi="Times New Roman" w:cs="Times New Roman"/>
            </w:rPr>
          </w:rPrChange>
        </w:rPr>
        <w:t>Monnahan</w:t>
      </w:r>
      <w:proofErr w:type="spellEnd"/>
      <w:r w:rsidRPr="0003267E">
        <w:rPr>
          <w:rFonts w:ascii="Times New Roman" w:hAnsi="Times New Roman" w:cs="Times New Roman"/>
          <w:rPrChange w:id="550" w:author="Brian Stock" w:date="2020-08-31T19:35:00Z">
            <w:rPr>
              <w:rFonts w:ascii="Times New Roman" w:hAnsi="Times New Roman" w:cs="Times New Roman"/>
            </w:rPr>
          </w:rPrChange>
        </w:rPr>
        <w:t>, C.C.</w:t>
      </w:r>
      <w:del w:id="551" w:author="Brian Stock" w:date="2020-08-31T19:35:00Z">
        <w:r w:rsidRPr="0003267E" w:rsidDel="0003267E">
          <w:rPr>
            <w:rFonts w:ascii="Times New Roman" w:hAnsi="Times New Roman" w:cs="Times New Roman"/>
            <w:rPrChange w:id="552" w:author="Brian Stock" w:date="2020-08-31T19:35:00Z">
              <w:rPr>
                <w:rFonts w:ascii="Times New Roman" w:hAnsi="Times New Roman" w:cs="Times New Roman"/>
              </w:rPr>
            </w:rPrChange>
          </w:rPr>
          <w:delText>;</w:delText>
        </w:r>
      </w:del>
      <w:ins w:id="553" w:author="Brian Stock" w:date="2020-08-31T19:35:00Z">
        <w:r w:rsidR="0003267E">
          <w:rPr>
            <w:rFonts w:ascii="Times New Roman" w:hAnsi="Times New Roman" w:cs="Times New Roman"/>
          </w:rPr>
          <w:t>,</w:t>
        </w:r>
      </w:ins>
      <w:r w:rsidRPr="0003267E">
        <w:rPr>
          <w:rFonts w:ascii="Times New Roman" w:hAnsi="Times New Roman" w:cs="Times New Roman"/>
          <w:rPrChange w:id="554"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555" w:author="Brian Stock" w:date="2020-08-31T19:35:00Z">
            <w:rPr>
              <w:rFonts w:ascii="Times New Roman" w:hAnsi="Times New Roman" w:cs="Times New Roman"/>
            </w:rPr>
          </w:rPrChange>
        </w:rPr>
        <w:t>McGilliard</w:t>
      </w:r>
      <w:proofErr w:type="spellEnd"/>
      <w:r w:rsidRPr="0003267E">
        <w:rPr>
          <w:rFonts w:ascii="Times New Roman" w:hAnsi="Times New Roman" w:cs="Times New Roman"/>
          <w:rPrChange w:id="556" w:author="Brian Stock" w:date="2020-08-31T19:35:00Z">
            <w:rPr>
              <w:rFonts w:ascii="Times New Roman" w:hAnsi="Times New Roman" w:cs="Times New Roman"/>
            </w:rPr>
          </w:rPrChange>
        </w:rPr>
        <w:t>, C.R.</w:t>
      </w:r>
      <w:del w:id="557" w:author="Brian Stock" w:date="2020-08-31T19:35:00Z">
        <w:r w:rsidRPr="0003267E" w:rsidDel="0003267E">
          <w:rPr>
            <w:rFonts w:ascii="Times New Roman" w:hAnsi="Times New Roman" w:cs="Times New Roman"/>
            <w:rPrChange w:id="558" w:author="Brian Stock" w:date="2020-08-31T19:35:00Z">
              <w:rPr>
                <w:rFonts w:ascii="Times New Roman" w:hAnsi="Times New Roman" w:cs="Times New Roman"/>
              </w:rPr>
            </w:rPrChange>
          </w:rPr>
          <w:delText>;</w:delText>
        </w:r>
      </w:del>
      <w:ins w:id="559" w:author="Brian Stock" w:date="2020-08-31T19:35:00Z">
        <w:r w:rsidR="0003267E">
          <w:rPr>
            <w:rFonts w:ascii="Times New Roman" w:hAnsi="Times New Roman" w:cs="Times New Roman"/>
          </w:rPr>
          <w:t>,</w:t>
        </w:r>
      </w:ins>
      <w:r w:rsidRPr="0003267E">
        <w:rPr>
          <w:rFonts w:ascii="Times New Roman" w:hAnsi="Times New Roman" w:cs="Times New Roman"/>
          <w:rPrChange w:id="560" w:author="Brian Stock" w:date="2020-08-31T19:35:00Z">
            <w:rPr>
              <w:rFonts w:ascii="Times New Roman" w:hAnsi="Times New Roman" w:cs="Times New Roman"/>
            </w:rPr>
          </w:rPrChange>
        </w:rPr>
        <w:t xml:space="preserve"> Vert-pre, K.A.</w:t>
      </w:r>
      <w:del w:id="561" w:author="Brian Stock" w:date="2020-08-31T19:35:00Z">
        <w:r w:rsidRPr="0003267E" w:rsidDel="0003267E">
          <w:rPr>
            <w:rFonts w:ascii="Times New Roman" w:hAnsi="Times New Roman" w:cs="Times New Roman"/>
            <w:rPrChange w:id="562" w:author="Brian Stock" w:date="2020-08-31T19:35:00Z">
              <w:rPr>
                <w:rFonts w:ascii="Times New Roman" w:hAnsi="Times New Roman" w:cs="Times New Roman"/>
              </w:rPr>
            </w:rPrChange>
          </w:rPr>
          <w:delText>;</w:delText>
        </w:r>
      </w:del>
      <w:ins w:id="563" w:author="Brian Stock" w:date="2020-08-31T19:35:00Z">
        <w:r w:rsidR="0003267E">
          <w:rPr>
            <w:rFonts w:ascii="Times New Roman" w:hAnsi="Times New Roman" w:cs="Times New Roman"/>
          </w:rPr>
          <w:t>,</w:t>
        </w:r>
      </w:ins>
      <w:r w:rsidRPr="0003267E">
        <w:rPr>
          <w:rFonts w:ascii="Times New Roman" w:hAnsi="Times New Roman" w:cs="Times New Roman"/>
          <w:rPrChange w:id="564" w:author="Brian Stock" w:date="2020-08-31T19:35:00Z">
            <w:rPr>
              <w:rFonts w:ascii="Times New Roman" w:hAnsi="Times New Roman" w:cs="Times New Roman"/>
            </w:rPr>
          </w:rPrChange>
        </w:rPr>
        <w:t xml:space="preserve"> Anderson, S.C.</w:t>
      </w:r>
      <w:del w:id="565" w:author="Brian Stock" w:date="2020-08-31T19:35:00Z">
        <w:r w:rsidRPr="0003267E" w:rsidDel="0003267E">
          <w:rPr>
            <w:rFonts w:ascii="Times New Roman" w:hAnsi="Times New Roman" w:cs="Times New Roman"/>
            <w:rPrChange w:id="566" w:author="Brian Stock" w:date="2020-08-31T19:35:00Z">
              <w:rPr>
                <w:rFonts w:ascii="Times New Roman" w:hAnsi="Times New Roman" w:cs="Times New Roman"/>
              </w:rPr>
            </w:rPrChange>
          </w:rPr>
          <w:delText>;</w:delText>
        </w:r>
      </w:del>
      <w:ins w:id="567" w:author="Brian Stock" w:date="2020-08-31T19:35:00Z">
        <w:r w:rsidR="0003267E">
          <w:rPr>
            <w:rFonts w:ascii="Times New Roman" w:hAnsi="Times New Roman" w:cs="Times New Roman"/>
          </w:rPr>
          <w:t>,</w:t>
        </w:r>
      </w:ins>
      <w:r w:rsidRPr="0003267E">
        <w:rPr>
          <w:rFonts w:ascii="Times New Roman" w:hAnsi="Times New Roman" w:cs="Times New Roman"/>
          <w:rPrChange w:id="568" w:author="Brian Stock" w:date="2020-08-31T19:35:00Z">
            <w:rPr>
              <w:rFonts w:ascii="Times New Roman" w:hAnsi="Times New Roman" w:cs="Times New Roman"/>
            </w:rPr>
          </w:rPrChange>
        </w:rPr>
        <w:t xml:space="preserve"> Cunningham, C.J.</w:t>
      </w:r>
      <w:del w:id="569" w:author="Brian Stock" w:date="2020-08-31T19:35:00Z">
        <w:r w:rsidRPr="0003267E" w:rsidDel="0003267E">
          <w:rPr>
            <w:rFonts w:ascii="Times New Roman" w:hAnsi="Times New Roman" w:cs="Times New Roman"/>
            <w:rPrChange w:id="570" w:author="Brian Stock" w:date="2020-08-31T19:35:00Z">
              <w:rPr>
                <w:rFonts w:ascii="Times New Roman" w:hAnsi="Times New Roman" w:cs="Times New Roman"/>
              </w:rPr>
            </w:rPrChange>
          </w:rPr>
          <w:delText>;</w:delText>
        </w:r>
      </w:del>
      <w:ins w:id="571" w:author="Brian Stock" w:date="2020-08-31T19:35:00Z">
        <w:r w:rsidR="0003267E">
          <w:rPr>
            <w:rFonts w:ascii="Times New Roman" w:hAnsi="Times New Roman" w:cs="Times New Roman"/>
          </w:rPr>
          <w:t>,</w:t>
        </w:r>
      </w:ins>
      <w:r w:rsidRPr="0003267E">
        <w:rPr>
          <w:rFonts w:ascii="Times New Roman" w:hAnsi="Times New Roman" w:cs="Times New Roman"/>
          <w:rPrChange w:id="572" w:author="Brian Stock" w:date="2020-08-31T19:35:00Z">
            <w:rPr>
              <w:rFonts w:ascii="Times New Roman" w:hAnsi="Times New Roman" w:cs="Times New Roman"/>
            </w:rPr>
          </w:rPrChange>
        </w:rPr>
        <w:t xml:space="preserve"> Hurtado-Ferro, F.</w:t>
      </w:r>
      <w:del w:id="573" w:author="Brian Stock" w:date="2020-08-31T19:35:00Z">
        <w:r w:rsidRPr="0003267E" w:rsidDel="0003267E">
          <w:rPr>
            <w:rFonts w:ascii="Times New Roman" w:hAnsi="Times New Roman" w:cs="Times New Roman"/>
            <w:rPrChange w:id="574" w:author="Brian Stock" w:date="2020-08-31T19:35:00Z">
              <w:rPr>
                <w:rFonts w:ascii="Times New Roman" w:hAnsi="Times New Roman" w:cs="Times New Roman"/>
              </w:rPr>
            </w:rPrChange>
          </w:rPr>
          <w:delText>;</w:delText>
        </w:r>
      </w:del>
      <w:ins w:id="575" w:author="Brian Stock" w:date="2020-08-31T19:35:00Z">
        <w:r w:rsidR="0003267E">
          <w:rPr>
            <w:rFonts w:ascii="Times New Roman" w:hAnsi="Times New Roman" w:cs="Times New Roman"/>
          </w:rPr>
          <w:t>,</w:t>
        </w:r>
      </w:ins>
      <w:r w:rsidRPr="0003267E">
        <w:rPr>
          <w:rFonts w:ascii="Times New Roman" w:hAnsi="Times New Roman" w:cs="Times New Roman"/>
          <w:rPrChange w:id="576"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577" w:author="Brian Stock" w:date="2020-08-31T19:35:00Z">
            <w:rPr>
              <w:rFonts w:ascii="Times New Roman" w:hAnsi="Times New Roman" w:cs="Times New Roman"/>
            </w:rPr>
          </w:rPrChange>
        </w:rPr>
        <w:t>Licandeo</w:t>
      </w:r>
      <w:proofErr w:type="spellEnd"/>
      <w:r w:rsidRPr="0003267E">
        <w:rPr>
          <w:rFonts w:ascii="Times New Roman" w:hAnsi="Times New Roman" w:cs="Times New Roman"/>
          <w:rPrChange w:id="578" w:author="Brian Stock" w:date="2020-08-31T19:35:00Z">
            <w:rPr>
              <w:rFonts w:ascii="Times New Roman" w:hAnsi="Times New Roman" w:cs="Times New Roman"/>
            </w:rPr>
          </w:rPrChange>
        </w:rPr>
        <w:t>, R.R.</w:t>
      </w:r>
      <w:del w:id="579" w:author="Brian Stock" w:date="2020-08-31T19:35:00Z">
        <w:r w:rsidRPr="0003267E" w:rsidDel="0003267E">
          <w:rPr>
            <w:rFonts w:ascii="Times New Roman" w:hAnsi="Times New Roman" w:cs="Times New Roman"/>
            <w:rPrChange w:id="580" w:author="Brian Stock" w:date="2020-08-31T19:35:00Z">
              <w:rPr>
                <w:rFonts w:ascii="Times New Roman" w:hAnsi="Times New Roman" w:cs="Times New Roman"/>
              </w:rPr>
            </w:rPrChange>
          </w:rPr>
          <w:delText>;</w:delText>
        </w:r>
      </w:del>
      <w:ins w:id="581" w:author="Brian Stock" w:date="2020-08-31T19:35:00Z">
        <w:r w:rsidR="0003267E">
          <w:rPr>
            <w:rFonts w:ascii="Times New Roman" w:hAnsi="Times New Roman" w:cs="Times New Roman"/>
          </w:rPr>
          <w:t>,</w:t>
        </w:r>
      </w:ins>
      <w:r w:rsidRPr="0003267E">
        <w:rPr>
          <w:rFonts w:ascii="Times New Roman" w:hAnsi="Times New Roman" w:cs="Times New Roman"/>
          <w:rPrChange w:id="582"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583" w:author="Brian Stock" w:date="2020-08-31T19:35:00Z">
            <w:rPr>
              <w:rFonts w:ascii="Times New Roman" w:hAnsi="Times New Roman" w:cs="Times New Roman"/>
            </w:rPr>
          </w:rPrChange>
        </w:rPr>
        <w:t>Muradian</w:t>
      </w:r>
      <w:proofErr w:type="spellEnd"/>
      <w:r w:rsidRPr="0003267E">
        <w:rPr>
          <w:rFonts w:ascii="Times New Roman" w:hAnsi="Times New Roman" w:cs="Times New Roman"/>
          <w:rPrChange w:id="584" w:author="Brian Stock" w:date="2020-08-31T19:35:00Z">
            <w:rPr>
              <w:rFonts w:ascii="Times New Roman" w:hAnsi="Times New Roman" w:cs="Times New Roman"/>
            </w:rPr>
          </w:rPrChange>
        </w:rPr>
        <w:t>, M.L.</w:t>
      </w:r>
      <w:del w:id="585" w:author="Brian Stock" w:date="2020-08-31T19:35:00Z">
        <w:r w:rsidRPr="0003267E" w:rsidDel="0003267E">
          <w:rPr>
            <w:rFonts w:ascii="Times New Roman" w:hAnsi="Times New Roman" w:cs="Times New Roman"/>
            <w:rPrChange w:id="586" w:author="Brian Stock" w:date="2020-08-31T19:35:00Z">
              <w:rPr>
                <w:rFonts w:ascii="Times New Roman" w:hAnsi="Times New Roman" w:cs="Times New Roman"/>
              </w:rPr>
            </w:rPrChange>
          </w:rPr>
          <w:delText>;</w:delText>
        </w:r>
      </w:del>
      <w:ins w:id="587" w:author="Brian Stock" w:date="2020-08-31T19:35:00Z">
        <w:r w:rsidR="0003267E">
          <w:rPr>
            <w:rFonts w:ascii="Times New Roman" w:hAnsi="Times New Roman" w:cs="Times New Roman"/>
          </w:rPr>
          <w:t>,</w:t>
        </w:r>
      </w:ins>
      <w:r w:rsidRPr="0003267E">
        <w:rPr>
          <w:rFonts w:ascii="Times New Roman" w:hAnsi="Times New Roman" w:cs="Times New Roman"/>
          <w:rPrChange w:id="588" w:author="Brian Stock" w:date="2020-08-31T19:35:00Z">
            <w:rPr>
              <w:rFonts w:ascii="Times New Roman" w:hAnsi="Times New Roman" w:cs="Times New Roman"/>
            </w:rPr>
          </w:rPrChange>
        </w:rPr>
        <w:t xml:space="preserve"> </w:t>
      </w:r>
      <w:ins w:id="589" w:author="Brian Stock" w:date="2020-08-31T19:38:00Z">
        <w:r w:rsidR="00FC4FBA">
          <w:rPr>
            <w:rFonts w:ascii="Times New Roman" w:hAnsi="Times New Roman" w:cs="Times New Roman"/>
          </w:rPr>
          <w:t xml:space="preserve">and </w:t>
        </w:r>
      </w:ins>
      <w:r w:rsidRPr="0003267E">
        <w:rPr>
          <w:rFonts w:ascii="Times New Roman" w:hAnsi="Times New Roman" w:cs="Times New Roman"/>
          <w:rPrChange w:id="590" w:author="Brian Stock" w:date="2020-08-31T19:35:00Z">
            <w:rPr>
              <w:rFonts w:ascii="Times New Roman" w:hAnsi="Times New Roman" w:cs="Times New Roman"/>
            </w:rPr>
          </w:rPrChange>
        </w:rPr>
        <w:t xml:space="preserve">Ono, K. </w:t>
      </w:r>
      <w:ins w:id="591" w:author="Brian Stock" w:date="2020-08-31T15:19:00Z">
        <w:r w:rsidR="00B26BC1" w:rsidRPr="0003267E">
          <w:rPr>
            <w:rFonts w:ascii="Times New Roman" w:hAnsi="Times New Roman" w:cs="Times New Roman"/>
            <w:rPrChange w:id="592" w:author="Brian Stock" w:date="2020-08-31T19:35:00Z">
              <w:rPr>
                <w:rFonts w:ascii="Times New Roman" w:hAnsi="Times New Roman" w:cs="Times New Roman"/>
              </w:rPr>
            </w:rPrChange>
          </w:rPr>
          <w:t xml:space="preserve">2015. </w:t>
        </w:r>
      </w:ins>
      <w:r w:rsidRPr="0003267E">
        <w:rPr>
          <w:rFonts w:ascii="Times New Roman" w:hAnsi="Times New Roman" w:cs="Times New Roman"/>
          <w:rPrChange w:id="593" w:author="Brian Stock" w:date="2020-08-31T19:35:00Z">
            <w:rPr>
              <w:rFonts w:ascii="Times New Roman" w:hAnsi="Times New Roman" w:cs="Times New Roman"/>
            </w:rPr>
          </w:rPrChange>
        </w:rPr>
        <w:t>Time-varying natural mortality in fisheries stock assessment models: identifying a default approach. ICES Journal of Marine Science</w:t>
      </w:r>
      <w:ins w:id="594" w:author="Brian Stock" w:date="2020-08-31T19:38:00Z">
        <w:r w:rsidR="00FC4FBA">
          <w:rPr>
            <w:rFonts w:ascii="Times New Roman" w:hAnsi="Times New Roman" w:cs="Times New Roman"/>
          </w:rPr>
          <w:t xml:space="preserve"> </w:t>
        </w:r>
      </w:ins>
      <w:del w:id="595" w:author="Brian Stock" w:date="2020-08-31T19:38:00Z">
        <w:r w:rsidRPr="0003267E" w:rsidDel="00FC4FBA">
          <w:rPr>
            <w:rFonts w:ascii="Times New Roman" w:hAnsi="Times New Roman" w:cs="Times New Roman"/>
            <w:rPrChange w:id="596" w:author="Brian Stock" w:date="2020-08-31T19:35:00Z">
              <w:rPr>
                <w:rFonts w:ascii="Times New Roman" w:hAnsi="Times New Roman" w:cs="Times New Roman"/>
              </w:rPr>
            </w:rPrChange>
          </w:rPr>
          <w:delText xml:space="preserve">: Journal du Conseil. </w:delText>
        </w:r>
      </w:del>
      <w:r w:rsidRPr="0003267E">
        <w:rPr>
          <w:rFonts w:ascii="Times New Roman" w:hAnsi="Times New Roman" w:cs="Times New Roman"/>
          <w:rPrChange w:id="597" w:author="Brian Stock" w:date="2020-08-31T19:35:00Z">
            <w:rPr>
              <w:rFonts w:ascii="Times New Roman" w:hAnsi="Times New Roman" w:cs="Times New Roman"/>
            </w:rPr>
          </w:rPrChange>
        </w:rPr>
        <w:t>72:</w:t>
      </w:r>
      <w:ins w:id="598" w:author="Brian Stock" w:date="2020-08-31T19:38:00Z">
        <w:r w:rsidR="00FC4FBA">
          <w:rPr>
            <w:rFonts w:ascii="Times New Roman" w:hAnsi="Times New Roman" w:cs="Times New Roman"/>
          </w:rPr>
          <w:t xml:space="preserve"> </w:t>
        </w:r>
      </w:ins>
      <w:r w:rsidRPr="0003267E">
        <w:rPr>
          <w:rFonts w:ascii="Times New Roman" w:hAnsi="Times New Roman" w:cs="Times New Roman"/>
          <w:rPrChange w:id="599" w:author="Brian Stock" w:date="2020-08-31T19:35:00Z">
            <w:rPr>
              <w:rFonts w:ascii="Times New Roman" w:hAnsi="Times New Roman" w:cs="Times New Roman"/>
            </w:rPr>
          </w:rPrChange>
        </w:rPr>
        <w:t>137-150</w:t>
      </w:r>
      <w:ins w:id="600" w:author="Brian Stock" w:date="2020-08-31T15:19:00Z">
        <w:r w:rsidR="00B26BC1" w:rsidRPr="0003267E">
          <w:rPr>
            <w:rFonts w:ascii="Times New Roman" w:hAnsi="Times New Roman" w:cs="Times New Roman"/>
            <w:rPrChange w:id="601" w:author="Brian Stock" w:date="2020-08-31T19:35:00Z">
              <w:rPr>
                <w:rFonts w:ascii="Times New Roman" w:hAnsi="Times New Roman" w:cs="Times New Roman"/>
              </w:rPr>
            </w:rPrChange>
          </w:rPr>
          <w:t>.</w:t>
        </w:r>
      </w:ins>
      <w:del w:id="602" w:author="Brian Stock" w:date="2020-08-31T15:19:00Z">
        <w:r w:rsidRPr="0003267E" w:rsidDel="00B26BC1">
          <w:rPr>
            <w:rFonts w:ascii="Times New Roman" w:hAnsi="Times New Roman" w:cs="Times New Roman"/>
            <w:rPrChange w:id="603" w:author="Brian Stock" w:date="2020-08-31T19:35:00Z">
              <w:rPr>
                <w:rFonts w:ascii="Times New Roman" w:hAnsi="Times New Roman" w:cs="Times New Roman"/>
              </w:rPr>
            </w:rPrChange>
          </w:rPr>
          <w:delText>; 2015</w:delText>
        </w:r>
      </w:del>
    </w:p>
    <w:p w14:paraId="3329EF1A" w14:textId="4785493E" w:rsidR="00986FA6" w:rsidRPr="0003267E" w:rsidRDefault="00986FA6" w:rsidP="004753A9">
      <w:pPr>
        <w:ind w:left="720" w:hanging="720"/>
        <w:rPr>
          <w:rFonts w:ascii="Times New Roman" w:hAnsi="Times New Roman" w:cs="Times New Roman"/>
          <w:rPrChange w:id="604" w:author="Brian Stock" w:date="2020-08-31T19:35:00Z">
            <w:rPr>
              <w:rFonts w:ascii="Times New Roman" w:hAnsi="Times New Roman" w:cs="Times New Roman"/>
            </w:rPr>
          </w:rPrChange>
        </w:rPr>
      </w:pPr>
      <w:r w:rsidRPr="0003267E">
        <w:rPr>
          <w:rFonts w:ascii="Times New Roman" w:hAnsi="Times New Roman" w:cs="Times New Roman"/>
          <w:rPrChange w:id="605" w:author="Brian Stock" w:date="2020-08-31T19:35:00Z">
            <w:rPr>
              <w:rFonts w:ascii="Times New Roman" w:hAnsi="Times New Roman" w:cs="Times New Roman"/>
            </w:rPr>
          </w:rPrChange>
        </w:rPr>
        <w:t>Kristensen, K., Nielsen, A., Berg, C., Skaug, H., and Bell, B. M. 2016. TMB: Automatic differentiation and Laplace approximation. Journal of Statistical Software</w:t>
      </w:r>
      <w:del w:id="606" w:author="Brian Stock" w:date="2020-08-31T19:38:00Z">
        <w:r w:rsidRPr="0003267E" w:rsidDel="00FC4FBA">
          <w:rPr>
            <w:rFonts w:ascii="Times New Roman" w:hAnsi="Times New Roman" w:cs="Times New Roman"/>
            <w:rPrChange w:id="607" w:author="Brian Stock" w:date="2020-08-31T19:35:00Z">
              <w:rPr>
                <w:rFonts w:ascii="Times New Roman" w:hAnsi="Times New Roman" w:cs="Times New Roman"/>
              </w:rPr>
            </w:rPrChange>
          </w:rPr>
          <w:delText>,</w:delText>
        </w:r>
      </w:del>
      <w:r w:rsidRPr="0003267E">
        <w:rPr>
          <w:rFonts w:ascii="Times New Roman" w:hAnsi="Times New Roman" w:cs="Times New Roman"/>
          <w:rPrChange w:id="608" w:author="Brian Stock" w:date="2020-08-31T19:35:00Z">
            <w:rPr>
              <w:rFonts w:ascii="Times New Roman" w:hAnsi="Times New Roman" w:cs="Times New Roman"/>
            </w:rPr>
          </w:rPrChange>
        </w:rPr>
        <w:t xml:space="preserve"> 70: 1</w:t>
      </w:r>
      <w:ins w:id="609" w:author="Brian Stock" w:date="2020-08-31T19:39:00Z">
        <w:r w:rsidR="00FC4FBA">
          <w:rPr>
            <w:rFonts w:ascii="Times New Roman" w:hAnsi="Times New Roman" w:cs="Times New Roman"/>
          </w:rPr>
          <w:t>-</w:t>
        </w:r>
      </w:ins>
      <w:del w:id="610" w:author="Brian Stock" w:date="2020-08-31T19:39:00Z">
        <w:r w:rsidRPr="0003267E" w:rsidDel="00FC4FBA">
          <w:rPr>
            <w:rFonts w:ascii="Times New Roman" w:hAnsi="Times New Roman" w:cs="Times New Roman"/>
            <w:rPrChange w:id="611" w:author="Brian Stock" w:date="2020-08-31T19:35:00Z">
              <w:rPr>
                <w:rFonts w:ascii="Times New Roman" w:hAnsi="Times New Roman" w:cs="Times New Roman"/>
              </w:rPr>
            </w:rPrChange>
          </w:rPr>
          <w:delText>–</w:delText>
        </w:r>
      </w:del>
      <w:r w:rsidRPr="0003267E">
        <w:rPr>
          <w:rFonts w:ascii="Times New Roman" w:hAnsi="Times New Roman" w:cs="Times New Roman"/>
          <w:rPrChange w:id="612" w:author="Brian Stock" w:date="2020-08-31T19:35:00Z">
            <w:rPr>
              <w:rFonts w:ascii="Times New Roman" w:hAnsi="Times New Roman" w:cs="Times New Roman"/>
            </w:rPr>
          </w:rPrChange>
        </w:rPr>
        <w:t>21.</w:t>
      </w:r>
    </w:p>
    <w:p w14:paraId="4F7139A9" w14:textId="749677EA" w:rsidR="004753A9" w:rsidRPr="0003267E" w:rsidRDefault="004753A9" w:rsidP="004753A9">
      <w:pPr>
        <w:ind w:left="720" w:hanging="720"/>
        <w:rPr>
          <w:rFonts w:ascii="Times New Roman" w:hAnsi="Times New Roman" w:cs="Times New Roman"/>
          <w:rPrChange w:id="613" w:author="Brian Stock" w:date="2020-08-31T19:35:00Z">
            <w:rPr>
              <w:rFonts w:ascii="Times New Roman" w:hAnsi="Times New Roman" w:cs="Times New Roman"/>
            </w:rPr>
          </w:rPrChange>
        </w:rPr>
      </w:pPr>
      <w:r w:rsidRPr="0003267E">
        <w:rPr>
          <w:rFonts w:ascii="Times New Roman" w:hAnsi="Times New Roman" w:cs="Times New Roman"/>
          <w:rPrChange w:id="614" w:author="Brian Stock" w:date="2020-08-31T19:35:00Z">
            <w:rPr>
              <w:rFonts w:ascii="Times New Roman" w:hAnsi="Times New Roman" w:cs="Times New Roman"/>
            </w:rPr>
          </w:rPrChange>
        </w:rPr>
        <w:t>Legault, C.M.</w:t>
      </w:r>
      <w:ins w:id="615" w:author="Brian Stock" w:date="2020-08-31T15:19:00Z">
        <w:r w:rsidR="00B26BC1" w:rsidRPr="0003267E">
          <w:rPr>
            <w:rFonts w:ascii="Times New Roman" w:hAnsi="Times New Roman" w:cs="Times New Roman"/>
            <w:rPrChange w:id="616" w:author="Brian Stock" w:date="2020-08-31T19:35:00Z">
              <w:rPr>
                <w:rFonts w:ascii="Times New Roman" w:hAnsi="Times New Roman" w:cs="Times New Roman"/>
              </w:rPr>
            </w:rPrChange>
          </w:rPr>
          <w:t xml:space="preserve"> 2009.</w:t>
        </w:r>
      </w:ins>
      <w:r w:rsidRPr="0003267E">
        <w:rPr>
          <w:rFonts w:ascii="Times New Roman" w:hAnsi="Times New Roman" w:cs="Times New Roman"/>
          <w:rPrChange w:id="617" w:author="Brian Stock" w:date="2020-08-31T19:35:00Z">
            <w:rPr>
              <w:rFonts w:ascii="Times New Roman" w:hAnsi="Times New Roman" w:cs="Times New Roman"/>
            </w:rPr>
          </w:rPrChange>
        </w:rPr>
        <w:t xml:space="preserve"> Report of the retrospective working group. NOAA NMFS Northeast Fisheries Science Center Reference Document:09-01</w:t>
      </w:r>
      <w:ins w:id="618" w:author="Brian Stock" w:date="2020-08-31T15:19:00Z">
        <w:r w:rsidR="00B26BC1" w:rsidRPr="0003267E">
          <w:rPr>
            <w:rFonts w:ascii="Times New Roman" w:hAnsi="Times New Roman" w:cs="Times New Roman"/>
            <w:rPrChange w:id="619" w:author="Brian Stock" w:date="2020-08-31T19:35:00Z">
              <w:rPr>
                <w:rFonts w:ascii="Times New Roman" w:hAnsi="Times New Roman" w:cs="Times New Roman"/>
              </w:rPr>
            </w:rPrChange>
          </w:rPr>
          <w:t>.</w:t>
        </w:r>
      </w:ins>
      <w:del w:id="620" w:author="Brian Stock" w:date="2020-08-31T15:19:00Z">
        <w:r w:rsidRPr="0003267E" w:rsidDel="00B26BC1">
          <w:rPr>
            <w:rFonts w:ascii="Times New Roman" w:hAnsi="Times New Roman" w:cs="Times New Roman"/>
            <w:rPrChange w:id="621" w:author="Brian Stock" w:date="2020-08-31T19:35:00Z">
              <w:rPr>
                <w:rFonts w:ascii="Times New Roman" w:hAnsi="Times New Roman" w:cs="Times New Roman"/>
              </w:rPr>
            </w:rPrChange>
          </w:rPr>
          <w:delText>; 2009</w:delText>
        </w:r>
      </w:del>
    </w:p>
    <w:p w14:paraId="45BDD7F8" w14:textId="02B0A317" w:rsidR="004753A9" w:rsidRPr="0003267E" w:rsidRDefault="004753A9" w:rsidP="004753A9">
      <w:pPr>
        <w:ind w:left="720" w:hanging="720"/>
        <w:rPr>
          <w:rFonts w:ascii="Times New Roman" w:hAnsi="Times New Roman" w:cs="Times New Roman"/>
          <w:rPrChange w:id="622" w:author="Brian Stock" w:date="2020-08-31T19:35:00Z">
            <w:rPr>
              <w:rFonts w:ascii="Times New Roman" w:hAnsi="Times New Roman" w:cs="Times New Roman"/>
            </w:rPr>
          </w:rPrChange>
        </w:rPr>
      </w:pPr>
      <w:r w:rsidRPr="0003267E">
        <w:rPr>
          <w:rFonts w:ascii="Times New Roman" w:hAnsi="Times New Roman" w:cs="Times New Roman"/>
          <w:rPrChange w:id="623" w:author="Brian Stock" w:date="2020-08-31T19:35:00Z">
            <w:rPr>
              <w:rFonts w:ascii="Times New Roman" w:hAnsi="Times New Roman" w:cs="Times New Roman"/>
            </w:rPr>
          </w:rPrChange>
        </w:rPr>
        <w:t>Legault, C.M.</w:t>
      </w:r>
      <w:del w:id="624" w:author="Brian Stock" w:date="2020-08-31T19:35:00Z">
        <w:r w:rsidRPr="0003267E" w:rsidDel="0003267E">
          <w:rPr>
            <w:rFonts w:ascii="Times New Roman" w:hAnsi="Times New Roman" w:cs="Times New Roman"/>
            <w:rPrChange w:id="625" w:author="Brian Stock" w:date="2020-08-31T19:35:00Z">
              <w:rPr>
                <w:rFonts w:ascii="Times New Roman" w:hAnsi="Times New Roman" w:cs="Times New Roman"/>
              </w:rPr>
            </w:rPrChange>
          </w:rPr>
          <w:delText>;</w:delText>
        </w:r>
      </w:del>
      <w:ins w:id="626" w:author="Brian Stock" w:date="2020-08-31T19:35:00Z">
        <w:r w:rsidR="0003267E">
          <w:rPr>
            <w:rFonts w:ascii="Times New Roman" w:hAnsi="Times New Roman" w:cs="Times New Roman"/>
          </w:rPr>
          <w:t>,</w:t>
        </w:r>
      </w:ins>
      <w:r w:rsidRPr="0003267E">
        <w:rPr>
          <w:rFonts w:ascii="Times New Roman" w:hAnsi="Times New Roman" w:cs="Times New Roman"/>
          <w:rPrChange w:id="627"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628" w:author="Brian Stock" w:date="2020-08-31T19:35:00Z">
            <w:rPr>
              <w:rFonts w:ascii="Times New Roman" w:hAnsi="Times New Roman" w:cs="Times New Roman"/>
            </w:rPr>
          </w:rPrChange>
        </w:rPr>
        <w:t>Alade</w:t>
      </w:r>
      <w:proofErr w:type="spellEnd"/>
      <w:r w:rsidRPr="0003267E">
        <w:rPr>
          <w:rFonts w:ascii="Times New Roman" w:hAnsi="Times New Roman" w:cs="Times New Roman"/>
          <w:rPrChange w:id="629" w:author="Brian Stock" w:date="2020-08-31T19:35:00Z">
            <w:rPr>
              <w:rFonts w:ascii="Times New Roman" w:hAnsi="Times New Roman" w:cs="Times New Roman"/>
            </w:rPr>
          </w:rPrChange>
        </w:rPr>
        <w:t>, L.</w:t>
      </w:r>
      <w:del w:id="630" w:author="Brian Stock" w:date="2020-08-31T19:35:00Z">
        <w:r w:rsidRPr="0003267E" w:rsidDel="0003267E">
          <w:rPr>
            <w:rFonts w:ascii="Times New Roman" w:hAnsi="Times New Roman" w:cs="Times New Roman"/>
            <w:rPrChange w:id="631" w:author="Brian Stock" w:date="2020-08-31T19:35:00Z">
              <w:rPr>
                <w:rFonts w:ascii="Times New Roman" w:hAnsi="Times New Roman" w:cs="Times New Roman"/>
              </w:rPr>
            </w:rPrChange>
          </w:rPr>
          <w:delText>;</w:delText>
        </w:r>
      </w:del>
      <w:ins w:id="632" w:author="Brian Stock" w:date="2020-08-31T19:35:00Z">
        <w:r w:rsidR="0003267E">
          <w:rPr>
            <w:rFonts w:ascii="Times New Roman" w:hAnsi="Times New Roman" w:cs="Times New Roman"/>
          </w:rPr>
          <w:t>,</w:t>
        </w:r>
      </w:ins>
      <w:r w:rsidRPr="0003267E">
        <w:rPr>
          <w:rFonts w:ascii="Times New Roman" w:hAnsi="Times New Roman" w:cs="Times New Roman"/>
          <w:rPrChange w:id="633" w:author="Brian Stock" w:date="2020-08-31T19:35:00Z">
            <w:rPr>
              <w:rFonts w:ascii="Times New Roman" w:hAnsi="Times New Roman" w:cs="Times New Roman"/>
            </w:rPr>
          </w:rPrChange>
        </w:rPr>
        <w:t xml:space="preserve"> Stone, H.H.</w:t>
      </w:r>
      <w:del w:id="634" w:author="Brian Stock" w:date="2020-08-31T19:35:00Z">
        <w:r w:rsidRPr="0003267E" w:rsidDel="0003267E">
          <w:rPr>
            <w:rFonts w:ascii="Times New Roman" w:hAnsi="Times New Roman" w:cs="Times New Roman"/>
            <w:rPrChange w:id="635" w:author="Brian Stock" w:date="2020-08-31T19:35:00Z">
              <w:rPr>
                <w:rFonts w:ascii="Times New Roman" w:hAnsi="Times New Roman" w:cs="Times New Roman"/>
              </w:rPr>
            </w:rPrChange>
          </w:rPr>
          <w:delText>;</w:delText>
        </w:r>
      </w:del>
      <w:ins w:id="636" w:author="Brian Stock" w:date="2020-08-31T19:35:00Z">
        <w:r w:rsidR="0003267E">
          <w:rPr>
            <w:rFonts w:ascii="Times New Roman" w:hAnsi="Times New Roman" w:cs="Times New Roman"/>
          </w:rPr>
          <w:t>,</w:t>
        </w:r>
      </w:ins>
      <w:r w:rsidRPr="0003267E">
        <w:rPr>
          <w:rFonts w:ascii="Times New Roman" w:hAnsi="Times New Roman" w:cs="Times New Roman"/>
          <w:rPrChange w:id="637" w:author="Brian Stock" w:date="2020-08-31T19:35:00Z">
            <w:rPr>
              <w:rFonts w:ascii="Times New Roman" w:hAnsi="Times New Roman" w:cs="Times New Roman"/>
            </w:rPr>
          </w:rPrChange>
        </w:rPr>
        <w:t xml:space="preserve"> </w:t>
      </w:r>
      <w:ins w:id="638" w:author="Brian Stock" w:date="2020-08-31T19:39:00Z">
        <w:r w:rsidR="00FC4FBA">
          <w:rPr>
            <w:rFonts w:ascii="Times New Roman" w:hAnsi="Times New Roman" w:cs="Times New Roman"/>
          </w:rPr>
          <w:t xml:space="preserve">and </w:t>
        </w:r>
      </w:ins>
      <w:r w:rsidRPr="0003267E">
        <w:rPr>
          <w:rFonts w:ascii="Times New Roman" w:hAnsi="Times New Roman" w:cs="Times New Roman"/>
          <w:rPrChange w:id="639" w:author="Brian Stock" w:date="2020-08-31T19:35:00Z">
            <w:rPr>
              <w:rFonts w:ascii="Times New Roman" w:hAnsi="Times New Roman" w:cs="Times New Roman"/>
            </w:rPr>
          </w:rPrChange>
        </w:rPr>
        <w:t xml:space="preserve">Gross, W.E. </w:t>
      </w:r>
      <w:ins w:id="640" w:author="Brian Stock" w:date="2020-08-31T15:19:00Z">
        <w:r w:rsidR="00B26BC1" w:rsidRPr="0003267E">
          <w:rPr>
            <w:rFonts w:ascii="Times New Roman" w:hAnsi="Times New Roman" w:cs="Times New Roman"/>
            <w:rPrChange w:id="641" w:author="Brian Stock" w:date="2020-08-31T19:35:00Z">
              <w:rPr>
                <w:rFonts w:ascii="Times New Roman" w:hAnsi="Times New Roman" w:cs="Times New Roman"/>
              </w:rPr>
            </w:rPrChange>
          </w:rPr>
          <w:t xml:space="preserve">2012. </w:t>
        </w:r>
      </w:ins>
      <w:r w:rsidRPr="0003267E">
        <w:rPr>
          <w:rFonts w:ascii="Times New Roman" w:hAnsi="Times New Roman" w:cs="Times New Roman"/>
          <w:rPrChange w:id="642" w:author="Brian Stock" w:date="2020-08-31T19:35:00Z">
            <w:rPr>
              <w:rFonts w:ascii="Times New Roman" w:hAnsi="Times New Roman" w:cs="Times New Roman"/>
            </w:rPr>
          </w:rPrChange>
        </w:rPr>
        <w:t>Stock assessment of Georges Bank yellowtail flounder for 2012. TRAC Ref Doc. 2:133</w:t>
      </w:r>
      <w:ins w:id="643" w:author="Brian Stock" w:date="2020-08-31T15:19:00Z">
        <w:r w:rsidR="00B26BC1" w:rsidRPr="0003267E">
          <w:rPr>
            <w:rFonts w:ascii="Times New Roman" w:hAnsi="Times New Roman" w:cs="Times New Roman"/>
            <w:rPrChange w:id="644" w:author="Brian Stock" w:date="2020-08-31T19:35:00Z">
              <w:rPr>
                <w:rFonts w:ascii="Times New Roman" w:hAnsi="Times New Roman" w:cs="Times New Roman"/>
              </w:rPr>
            </w:rPrChange>
          </w:rPr>
          <w:t>.</w:t>
        </w:r>
      </w:ins>
      <w:del w:id="645" w:author="Brian Stock" w:date="2020-08-31T15:19:00Z">
        <w:r w:rsidRPr="0003267E" w:rsidDel="00B26BC1">
          <w:rPr>
            <w:rFonts w:ascii="Times New Roman" w:hAnsi="Times New Roman" w:cs="Times New Roman"/>
            <w:rPrChange w:id="646" w:author="Brian Stock" w:date="2020-08-31T19:35:00Z">
              <w:rPr>
                <w:rFonts w:ascii="Times New Roman" w:hAnsi="Times New Roman" w:cs="Times New Roman"/>
              </w:rPr>
            </w:rPrChange>
          </w:rPr>
          <w:delText>; 2012</w:delText>
        </w:r>
      </w:del>
    </w:p>
    <w:p w14:paraId="1F131B30" w14:textId="137909E0" w:rsidR="004753A9" w:rsidRPr="0003267E" w:rsidRDefault="004753A9" w:rsidP="004753A9">
      <w:pPr>
        <w:ind w:left="720" w:hanging="720"/>
        <w:rPr>
          <w:rFonts w:ascii="Times New Roman" w:hAnsi="Times New Roman" w:cs="Times New Roman"/>
          <w:rPrChange w:id="647" w:author="Brian Stock" w:date="2020-08-31T19:35:00Z">
            <w:rPr>
              <w:rFonts w:ascii="Times New Roman" w:hAnsi="Times New Roman" w:cs="Times New Roman"/>
            </w:rPr>
          </w:rPrChange>
        </w:rPr>
      </w:pPr>
      <w:r w:rsidRPr="0003267E">
        <w:rPr>
          <w:rFonts w:ascii="Times New Roman" w:hAnsi="Times New Roman" w:cs="Times New Roman"/>
          <w:rPrChange w:id="648" w:author="Brian Stock" w:date="2020-08-31T19:35:00Z">
            <w:rPr>
              <w:rFonts w:ascii="Times New Roman" w:hAnsi="Times New Roman" w:cs="Times New Roman"/>
            </w:rPr>
          </w:rPrChange>
        </w:rPr>
        <w:t>Legault, C.M.</w:t>
      </w:r>
      <w:del w:id="649" w:author="Brian Stock" w:date="2020-08-31T19:35:00Z">
        <w:r w:rsidRPr="0003267E" w:rsidDel="0003267E">
          <w:rPr>
            <w:rFonts w:ascii="Times New Roman" w:hAnsi="Times New Roman" w:cs="Times New Roman"/>
            <w:rPrChange w:id="650" w:author="Brian Stock" w:date="2020-08-31T19:35:00Z">
              <w:rPr>
                <w:rFonts w:ascii="Times New Roman" w:hAnsi="Times New Roman" w:cs="Times New Roman"/>
              </w:rPr>
            </w:rPrChange>
          </w:rPr>
          <w:delText>;</w:delText>
        </w:r>
      </w:del>
      <w:ins w:id="651" w:author="Brian Stock" w:date="2020-08-31T19:35:00Z">
        <w:r w:rsidR="0003267E">
          <w:rPr>
            <w:rFonts w:ascii="Times New Roman" w:hAnsi="Times New Roman" w:cs="Times New Roman"/>
          </w:rPr>
          <w:t>,</w:t>
        </w:r>
      </w:ins>
      <w:r w:rsidRPr="0003267E">
        <w:rPr>
          <w:rFonts w:ascii="Times New Roman" w:hAnsi="Times New Roman" w:cs="Times New Roman"/>
          <w:rPrChange w:id="652" w:author="Brian Stock" w:date="2020-08-31T19:35:00Z">
            <w:rPr>
              <w:rFonts w:ascii="Times New Roman" w:hAnsi="Times New Roman" w:cs="Times New Roman"/>
            </w:rPr>
          </w:rPrChange>
        </w:rPr>
        <w:t xml:space="preserve"> </w:t>
      </w:r>
      <w:ins w:id="653" w:author="Brian Stock" w:date="2020-08-31T19:39:00Z">
        <w:r w:rsidR="00FC4FBA">
          <w:rPr>
            <w:rFonts w:ascii="Times New Roman" w:hAnsi="Times New Roman" w:cs="Times New Roman"/>
          </w:rPr>
          <w:t xml:space="preserve">and </w:t>
        </w:r>
      </w:ins>
      <w:r w:rsidRPr="0003267E">
        <w:rPr>
          <w:rFonts w:ascii="Times New Roman" w:hAnsi="Times New Roman" w:cs="Times New Roman"/>
          <w:rPrChange w:id="654" w:author="Brian Stock" w:date="2020-08-31T19:35:00Z">
            <w:rPr>
              <w:rFonts w:ascii="Times New Roman" w:hAnsi="Times New Roman" w:cs="Times New Roman"/>
            </w:rPr>
          </w:rPrChange>
        </w:rPr>
        <w:t xml:space="preserve">Palmer, M.C. </w:t>
      </w:r>
      <w:ins w:id="655" w:author="Brian Stock" w:date="2020-08-31T15:18:00Z">
        <w:r w:rsidR="00B26BC1" w:rsidRPr="0003267E">
          <w:rPr>
            <w:rFonts w:ascii="Times New Roman" w:hAnsi="Times New Roman" w:cs="Times New Roman"/>
            <w:rPrChange w:id="656" w:author="Brian Stock" w:date="2020-08-31T19:35:00Z">
              <w:rPr>
                <w:rFonts w:ascii="Times New Roman" w:hAnsi="Times New Roman" w:cs="Times New Roman"/>
              </w:rPr>
            </w:rPrChange>
          </w:rPr>
          <w:t xml:space="preserve">2015. </w:t>
        </w:r>
      </w:ins>
      <w:r w:rsidRPr="0003267E">
        <w:rPr>
          <w:rFonts w:ascii="Times New Roman" w:hAnsi="Times New Roman" w:cs="Times New Roman"/>
          <w:rPrChange w:id="657" w:author="Brian Stock" w:date="2020-08-31T19:35:00Z">
            <w:rPr>
              <w:rFonts w:ascii="Times New Roman" w:hAnsi="Times New Roman" w:cs="Times New Roman"/>
            </w:rPr>
          </w:rPrChange>
        </w:rPr>
        <w:t>In what direction should the fishing mortality target change when natural mortality increases within an assessment? Canadian Journal of Fisheries and Aquatic Sciences</w:t>
      </w:r>
      <w:ins w:id="658" w:author="Brian Stock" w:date="2020-08-31T19:39:00Z">
        <w:r w:rsidR="00FC4FBA">
          <w:rPr>
            <w:rFonts w:ascii="Times New Roman" w:hAnsi="Times New Roman" w:cs="Times New Roman"/>
          </w:rPr>
          <w:t xml:space="preserve"> </w:t>
        </w:r>
      </w:ins>
      <w:del w:id="659" w:author="Brian Stock" w:date="2020-08-31T19:39:00Z">
        <w:r w:rsidRPr="0003267E" w:rsidDel="00FC4FBA">
          <w:rPr>
            <w:rFonts w:ascii="Times New Roman" w:hAnsi="Times New Roman" w:cs="Times New Roman"/>
            <w:rPrChange w:id="660" w:author="Brian Stock" w:date="2020-08-31T19:35:00Z">
              <w:rPr>
                <w:rFonts w:ascii="Times New Roman" w:hAnsi="Times New Roman" w:cs="Times New Roman"/>
              </w:rPr>
            </w:rPrChange>
          </w:rPr>
          <w:delText xml:space="preserve">. </w:delText>
        </w:r>
      </w:del>
      <w:r w:rsidRPr="0003267E">
        <w:rPr>
          <w:rFonts w:ascii="Times New Roman" w:hAnsi="Times New Roman" w:cs="Times New Roman"/>
          <w:rPrChange w:id="661" w:author="Brian Stock" w:date="2020-08-31T19:35:00Z">
            <w:rPr>
              <w:rFonts w:ascii="Times New Roman" w:hAnsi="Times New Roman" w:cs="Times New Roman"/>
            </w:rPr>
          </w:rPrChange>
        </w:rPr>
        <w:t>73:</w:t>
      </w:r>
      <w:ins w:id="662" w:author="Brian Stock" w:date="2020-08-31T19:39:00Z">
        <w:r w:rsidR="00FC4FBA">
          <w:rPr>
            <w:rFonts w:ascii="Times New Roman" w:hAnsi="Times New Roman" w:cs="Times New Roman"/>
          </w:rPr>
          <w:t xml:space="preserve"> </w:t>
        </w:r>
      </w:ins>
      <w:r w:rsidRPr="0003267E">
        <w:rPr>
          <w:rFonts w:ascii="Times New Roman" w:hAnsi="Times New Roman" w:cs="Times New Roman"/>
          <w:rPrChange w:id="663" w:author="Brian Stock" w:date="2020-08-31T19:35:00Z">
            <w:rPr>
              <w:rFonts w:ascii="Times New Roman" w:hAnsi="Times New Roman" w:cs="Times New Roman"/>
            </w:rPr>
          </w:rPrChange>
        </w:rPr>
        <w:t>1-9</w:t>
      </w:r>
      <w:ins w:id="664" w:author="Brian Stock" w:date="2020-08-31T15:18:00Z">
        <w:r w:rsidR="00B26BC1" w:rsidRPr="0003267E">
          <w:rPr>
            <w:rFonts w:ascii="Times New Roman" w:hAnsi="Times New Roman" w:cs="Times New Roman"/>
            <w:rPrChange w:id="665" w:author="Brian Stock" w:date="2020-08-31T19:35:00Z">
              <w:rPr>
                <w:rFonts w:ascii="Times New Roman" w:hAnsi="Times New Roman" w:cs="Times New Roman"/>
              </w:rPr>
            </w:rPrChange>
          </w:rPr>
          <w:t>.</w:t>
        </w:r>
      </w:ins>
      <w:del w:id="666" w:author="Brian Stock" w:date="2020-08-31T15:18:00Z">
        <w:r w:rsidRPr="0003267E" w:rsidDel="00B26BC1">
          <w:rPr>
            <w:rFonts w:ascii="Times New Roman" w:hAnsi="Times New Roman" w:cs="Times New Roman"/>
            <w:rPrChange w:id="667" w:author="Brian Stock" w:date="2020-08-31T19:35:00Z">
              <w:rPr>
                <w:rFonts w:ascii="Times New Roman" w:hAnsi="Times New Roman" w:cs="Times New Roman"/>
              </w:rPr>
            </w:rPrChange>
          </w:rPr>
          <w:delText>; 2015</w:delText>
        </w:r>
      </w:del>
    </w:p>
    <w:p w14:paraId="3B06CEF7" w14:textId="5D61B7E4" w:rsidR="004753A9" w:rsidRPr="0003267E" w:rsidRDefault="004753A9" w:rsidP="004753A9">
      <w:pPr>
        <w:ind w:left="720" w:hanging="720"/>
        <w:rPr>
          <w:rFonts w:ascii="Times New Roman" w:hAnsi="Times New Roman" w:cs="Times New Roman"/>
          <w:rPrChange w:id="668" w:author="Brian Stock" w:date="2020-08-31T19:35:00Z">
            <w:rPr>
              <w:rFonts w:ascii="Times New Roman" w:hAnsi="Times New Roman" w:cs="Times New Roman"/>
            </w:rPr>
          </w:rPrChange>
        </w:rPr>
      </w:pPr>
      <w:r w:rsidRPr="0003267E">
        <w:rPr>
          <w:rFonts w:ascii="Times New Roman" w:hAnsi="Times New Roman" w:cs="Times New Roman"/>
          <w:rPrChange w:id="669" w:author="Brian Stock" w:date="2020-08-31T19:35:00Z">
            <w:rPr>
              <w:rFonts w:ascii="Times New Roman" w:hAnsi="Times New Roman" w:cs="Times New Roman"/>
            </w:rPr>
          </w:rPrChange>
        </w:rPr>
        <w:t>Legault, C.M.</w:t>
      </w:r>
      <w:del w:id="670" w:author="Brian Stock" w:date="2020-08-31T19:35:00Z">
        <w:r w:rsidRPr="0003267E" w:rsidDel="0003267E">
          <w:rPr>
            <w:rFonts w:ascii="Times New Roman" w:hAnsi="Times New Roman" w:cs="Times New Roman"/>
            <w:rPrChange w:id="671" w:author="Brian Stock" w:date="2020-08-31T19:35:00Z">
              <w:rPr>
                <w:rFonts w:ascii="Times New Roman" w:hAnsi="Times New Roman" w:cs="Times New Roman"/>
              </w:rPr>
            </w:rPrChange>
          </w:rPr>
          <w:delText>;</w:delText>
        </w:r>
      </w:del>
      <w:ins w:id="672" w:author="Brian Stock" w:date="2020-08-31T19:35:00Z">
        <w:r w:rsidR="0003267E">
          <w:rPr>
            <w:rFonts w:ascii="Times New Roman" w:hAnsi="Times New Roman" w:cs="Times New Roman"/>
          </w:rPr>
          <w:t>,</w:t>
        </w:r>
      </w:ins>
      <w:r w:rsidRPr="0003267E">
        <w:rPr>
          <w:rFonts w:ascii="Times New Roman" w:hAnsi="Times New Roman" w:cs="Times New Roman"/>
          <w:rPrChange w:id="673" w:author="Brian Stock" w:date="2020-08-31T19:35:00Z">
            <w:rPr>
              <w:rFonts w:ascii="Times New Roman" w:hAnsi="Times New Roman" w:cs="Times New Roman"/>
            </w:rPr>
          </w:rPrChange>
        </w:rPr>
        <w:t xml:space="preserve"> </w:t>
      </w:r>
      <w:ins w:id="674" w:author="Brian Stock" w:date="2020-08-31T19:39:00Z">
        <w:r w:rsidR="00FC4FBA">
          <w:rPr>
            <w:rFonts w:ascii="Times New Roman" w:hAnsi="Times New Roman" w:cs="Times New Roman"/>
          </w:rPr>
          <w:t xml:space="preserve">and </w:t>
        </w:r>
      </w:ins>
      <w:r w:rsidRPr="0003267E">
        <w:rPr>
          <w:rFonts w:ascii="Times New Roman" w:hAnsi="Times New Roman" w:cs="Times New Roman"/>
          <w:rPrChange w:id="675" w:author="Brian Stock" w:date="2020-08-31T19:35:00Z">
            <w:rPr>
              <w:rFonts w:ascii="Times New Roman" w:hAnsi="Times New Roman" w:cs="Times New Roman"/>
            </w:rPr>
          </w:rPrChange>
        </w:rPr>
        <w:t xml:space="preserve">Restrepo, V.R. </w:t>
      </w:r>
      <w:ins w:id="676" w:author="Brian Stock" w:date="2020-08-31T15:18:00Z">
        <w:r w:rsidR="00B26BC1" w:rsidRPr="0003267E">
          <w:rPr>
            <w:rFonts w:ascii="Times New Roman" w:hAnsi="Times New Roman" w:cs="Times New Roman"/>
            <w:rPrChange w:id="677" w:author="Brian Stock" w:date="2020-08-31T19:35:00Z">
              <w:rPr>
                <w:rFonts w:ascii="Times New Roman" w:hAnsi="Times New Roman" w:cs="Times New Roman"/>
              </w:rPr>
            </w:rPrChange>
          </w:rPr>
          <w:t xml:space="preserve">1999. </w:t>
        </w:r>
      </w:ins>
      <w:r w:rsidRPr="0003267E">
        <w:rPr>
          <w:rFonts w:ascii="Times New Roman" w:hAnsi="Times New Roman" w:cs="Times New Roman"/>
          <w:rPrChange w:id="678" w:author="Brian Stock" w:date="2020-08-31T19:35:00Z">
            <w:rPr>
              <w:rFonts w:ascii="Times New Roman" w:hAnsi="Times New Roman" w:cs="Times New Roman"/>
            </w:rPr>
          </w:rPrChange>
        </w:rPr>
        <w:t>A flexible forward age-structured assessment program. ICCAT Col Vol Sci Pap. 49:</w:t>
      </w:r>
      <w:ins w:id="679" w:author="Brian Stock" w:date="2020-08-31T19:40:00Z">
        <w:r w:rsidR="00FC4FBA">
          <w:rPr>
            <w:rFonts w:ascii="Times New Roman" w:hAnsi="Times New Roman" w:cs="Times New Roman"/>
          </w:rPr>
          <w:t xml:space="preserve"> </w:t>
        </w:r>
      </w:ins>
      <w:r w:rsidRPr="0003267E">
        <w:rPr>
          <w:rFonts w:ascii="Times New Roman" w:hAnsi="Times New Roman" w:cs="Times New Roman"/>
          <w:rPrChange w:id="680" w:author="Brian Stock" w:date="2020-08-31T19:35:00Z">
            <w:rPr>
              <w:rFonts w:ascii="Times New Roman" w:hAnsi="Times New Roman" w:cs="Times New Roman"/>
            </w:rPr>
          </w:rPrChange>
        </w:rPr>
        <w:t>246-253</w:t>
      </w:r>
      <w:ins w:id="681" w:author="Brian Stock" w:date="2020-08-31T15:18:00Z">
        <w:r w:rsidR="00B26BC1" w:rsidRPr="0003267E">
          <w:rPr>
            <w:rFonts w:ascii="Times New Roman" w:hAnsi="Times New Roman" w:cs="Times New Roman"/>
            <w:rPrChange w:id="682" w:author="Brian Stock" w:date="2020-08-31T19:35:00Z">
              <w:rPr>
                <w:rFonts w:ascii="Times New Roman" w:hAnsi="Times New Roman" w:cs="Times New Roman"/>
              </w:rPr>
            </w:rPrChange>
          </w:rPr>
          <w:t>.</w:t>
        </w:r>
      </w:ins>
      <w:del w:id="683" w:author="Brian Stock" w:date="2020-08-31T15:18:00Z">
        <w:r w:rsidRPr="0003267E" w:rsidDel="00B26BC1">
          <w:rPr>
            <w:rFonts w:ascii="Times New Roman" w:hAnsi="Times New Roman" w:cs="Times New Roman"/>
            <w:rPrChange w:id="684" w:author="Brian Stock" w:date="2020-08-31T19:35:00Z">
              <w:rPr>
                <w:rFonts w:ascii="Times New Roman" w:hAnsi="Times New Roman" w:cs="Times New Roman"/>
              </w:rPr>
            </w:rPrChange>
          </w:rPr>
          <w:delText>; 199</w:delText>
        </w:r>
        <w:r w:rsidR="00F96875" w:rsidRPr="0003267E" w:rsidDel="00B26BC1">
          <w:rPr>
            <w:rFonts w:ascii="Times New Roman" w:hAnsi="Times New Roman" w:cs="Times New Roman"/>
            <w:rPrChange w:id="685" w:author="Brian Stock" w:date="2020-08-31T19:35:00Z">
              <w:rPr>
                <w:rFonts w:ascii="Times New Roman" w:hAnsi="Times New Roman" w:cs="Times New Roman"/>
              </w:rPr>
            </w:rPrChange>
          </w:rPr>
          <w:delText>9.</w:delText>
        </w:r>
      </w:del>
    </w:p>
    <w:p w14:paraId="0F3E9AFF" w14:textId="2B9F6827" w:rsidR="004753A9" w:rsidRPr="0003267E" w:rsidRDefault="004753A9" w:rsidP="004753A9">
      <w:pPr>
        <w:ind w:left="720" w:hanging="720"/>
        <w:rPr>
          <w:ins w:id="686" w:author="Brian Stock" w:date="2020-08-31T15:34:00Z"/>
          <w:rFonts w:ascii="Times New Roman" w:hAnsi="Times New Roman" w:cs="Times New Roman"/>
          <w:rPrChange w:id="687" w:author="Brian Stock" w:date="2020-08-31T19:35:00Z">
            <w:rPr>
              <w:ins w:id="688" w:author="Brian Stock" w:date="2020-08-31T15:34:00Z"/>
              <w:rFonts w:ascii="Times New Roman" w:hAnsi="Times New Roman" w:cs="Times New Roman"/>
            </w:rPr>
          </w:rPrChange>
        </w:rPr>
      </w:pPr>
      <w:r w:rsidRPr="0003267E">
        <w:rPr>
          <w:rFonts w:ascii="Times New Roman" w:hAnsi="Times New Roman" w:cs="Times New Roman"/>
          <w:rPrChange w:id="689" w:author="Brian Stock" w:date="2020-08-31T19:35:00Z">
            <w:rPr>
              <w:rFonts w:ascii="Times New Roman" w:hAnsi="Times New Roman" w:cs="Times New Roman"/>
            </w:rPr>
          </w:rPrChange>
        </w:rPr>
        <w:t xml:space="preserve">Lorenzen, K. </w:t>
      </w:r>
      <w:ins w:id="690" w:author="Brian Stock" w:date="2020-08-31T15:18:00Z">
        <w:r w:rsidR="00B26BC1" w:rsidRPr="0003267E">
          <w:rPr>
            <w:rFonts w:ascii="Times New Roman" w:hAnsi="Times New Roman" w:cs="Times New Roman"/>
            <w:rPrChange w:id="691" w:author="Brian Stock" w:date="2020-08-31T19:35:00Z">
              <w:rPr>
                <w:rFonts w:ascii="Times New Roman" w:hAnsi="Times New Roman" w:cs="Times New Roman"/>
              </w:rPr>
            </w:rPrChange>
          </w:rPr>
          <w:t xml:space="preserve">1996. </w:t>
        </w:r>
      </w:ins>
      <w:r w:rsidRPr="0003267E">
        <w:rPr>
          <w:rFonts w:ascii="Times New Roman" w:hAnsi="Times New Roman" w:cs="Times New Roman"/>
          <w:rPrChange w:id="692" w:author="Brian Stock" w:date="2020-08-31T19:35:00Z">
            <w:rPr>
              <w:rFonts w:ascii="Times New Roman" w:hAnsi="Times New Roman" w:cs="Times New Roman"/>
            </w:rPr>
          </w:rPrChange>
        </w:rPr>
        <w:t xml:space="preserve">The relationship between body weight and natural mortality in juvenile and adult fish: a comparison of natural ecosystems and aquaculture. Journal of </w:t>
      </w:r>
      <w:ins w:id="693" w:author="Brian Stock" w:date="2020-08-31T19:40:00Z">
        <w:r w:rsidR="00FC4FBA">
          <w:rPr>
            <w:rFonts w:ascii="Times New Roman" w:hAnsi="Times New Roman" w:cs="Times New Roman"/>
          </w:rPr>
          <w:t>F</w:t>
        </w:r>
      </w:ins>
      <w:del w:id="694" w:author="Brian Stock" w:date="2020-08-31T19:40:00Z">
        <w:r w:rsidRPr="0003267E" w:rsidDel="00FC4FBA">
          <w:rPr>
            <w:rFonts w:ascii="Times New Roman" w:hAnsi="Times New Roman" w:cs="Times New Roman"/>
            <w:rPrChange w:id="695" w:author="Brian Stock" w:date="2020-08-31T19:35:00Z">
              <w:rPr>
                <w:rFonts w:ascii="Times New Roman" w:hAnsi="Times New Roman" w:cs="Times New Roman"/>
              </w:rPr>
            </w:rPrChange>
          </w:rPr>
          <w:delText>f</w:delText>
        </w:r>
      </w:del>
      <w:r w:rsidRPr="0003267E">
        <w:rPr>
          <w:rFonts w:ascii="Times New Roman" w:hAnsi="Times New Roman" w:cs="Times New Roman"/>
          <w:rPrChange w:id="696" w:author="Brian Stock" w:date="2020-08-31T19:35:00Z">
            <w:rPr>
              <w:rFonts w:ascii="Times New Roman" w:hAnsi="Times New Roman" w:cs="Times New Roman"/>
            </w:rPr>
          </w:rPrChange>
        </w:rPr>
        <w:t xml:space="preserve">ish </w:t>
      </w:r>
      <w:del w:id="697" w:author="Brian Stock" w:date="2020-08-31T19:40:00Z">
        <w:r w:rsidRPr="0003267E" w:rsidDel="00FC4FBA">
          <w:rPr>
            <w:rFonts w:ascii="Times New Roman" w:hAnsi="Times New Roman" w:cs="Times New Roman"/>
            <w:rPrChange w:id="698" w:author="Brian Stock" w:date="2020-08-31T19:35:00Z">
              <w:rPr>
                <w:rFonts w:ascii="Times New Roman" w:hAnsi="Times New Roman" w:cs="Times New Roman"/>
              </w:rPr>
            </w:rPrChange>
          </w:rPr>
          <w:delText>b</w:delText>
        </w:r>
      </w:del>
      <w:ins w:id="699" w:author="Brian Stock" w:date="2020-08-31T19:40:00Z">
        <w:r w:rsidR="00FC4FBA">
          <w:rPr>
            <w:rFonts w:ascii="Times New Roman" w:hAnsi="Times New Roman" w:cs="Times New Roman"/>
          </w:rPr>
          <w:t>B</w:t>
        </w:r>
      </w:ins>
      <w:r w:rsidRPr="0003267E">
        <w:rPr>
          <w:rFonts w:ascii="Times New Roman" w:hAnsi="Times New Roman" w:cs="Times New Roman"/>
          <w:rPrChange w:id="700" w:author="Brian Stock" w:date="2020-08-31T19:35:00Z">
            <w:rPr>
              <w:rFonts w:ascii="Times New Roman" w:hAnsi="Times New Roman" w:cs="Times New Roman"/>
            </w:rPr>
          </w:rPrChange>
        </w:rPr>
        <w:t>iology</w:t>
      </w:r>
      <w:del w:id="701" w:author="Brian Stock" w:date="2020-08-31T19:40:00Z">
        <w:r w:rsidRPr="0003267E" w:rsidDel="00FC4FBA">
          <w:rPr>
            <w:rFonts w:ascii="Times New Roman" w:hAnsi="Times New Roman" w:cs="Times New Roman"/>
            <w:rPrChange w:id="702" w:author="Brian Stock" w:date="2020-08-31T19:35:00Z">
              <w:rPr>
                <w:rFonts w:ascii="Times New Roman" w:hAnsi="Times New Roman" w:cs="Times New Roman"/>
              </w:rPr>
            </w:rPrChange>
          </w:rPr>
          <w:delText>.</w:delText>
        </w:r>
      </w:del>
      <w:r w:rsidRPr="0003267E">
        <w:rPr>
          <w:rFonts w:ascii="Times New Roman" w:hAnsi="Times New Roman" w:cs="Times New Roman"/>
          <w:rPrChange w:id="703" w:author="Brian Stock" w:date="2020-08-31T19:35:00Z">
            <w:rPr>
              <w:rFonts w:ascii="Times New Roman" w:hAnsi="Times New Roman" w:cs="Times New Roman"/>
            </w:rPr>
          </w:rPrChange>
        </w:rPr>
        <w:t xml:space="preserve"> 49:</w:t>
      </w:r>
      <w:ins w:id="704" w:author="Brian Stock" w:date="2020-08-31T19:40:00Z">
        <w:r w:rsidR="00FC4FBA">
          <w:rPr>
            <w:rFonts w:ascii="Times New Roman" w:hAnsi="Times New Roman" w:cs="Times New Roman"/>
          </w:rPr>
          <w:t xml:space="preserve"> </w:t>
        </w:r>
      </w:ins>
      <w:r w:rsidRPr="0003267E">
        <w:rPr>
          <w:rFonts w:ascii="Times New Roman" w:hAnsi="Times New Roman" w:cs="Times New Roman"/>
          <w:rPrChange w:id="705" w:author="Brian Stock" w:date="2020-08-31T19:35:00Z">
            <w:rPr>
              <w:rFonts w:ascii="Times New Roman" w:hAnsi="Times New Roman" w:cs="Times New Roman"/>
            </w:rPr>
          </w:rPrChange>
        </w:rPr>
        <w:t>627-642</w:t>
      </w:r>
      <w:ins w:id="706" w:author="Brian Stock" w:date="2020-08-31T15:18:00Z">
        <w:r w:rsidR="00B26BC1" w:rsidRPr="0003267E">
          <w:rPr>
            <w:rFonts w:ascii="Times New Roman" w:hAnsi="Times New Roman" w:cs="Times New Roman"/>
            <w:rPrChange w:id="707" w:author="Brian Stock" w:date="2020-08-31T19:35:00Z">
              <w:rPr>
                <w:rFonts w:ascii="Times New Roman" w:hAnsi="Times New Roman" w:cs="Times New Roman"/>
              </w:rPr>
            </w:rPrChange>
          </w:rPr>
          <w:t>.</w:t>
        </w:r>
      </w:ins>
      <w:del w:id="708" w:author="Brian Stock" w:date="2020-08-31T15:18:00Z">
        <w:r w:rsidRPr="0003267E" w:rsidDel="00B26BC1">
          <w:rPr>
            <w:rFonts w:ascii="Times New Roman" w:hAnsi="Times New Roman" w:cs="Times New Roman"/>
            <w:rPrChange w:id="709" w:author="Brian Stock" w:date="2020-08-31T19:35:00Z">
              <w:rPr>
                <w:rFonts w:ascii="Times New Roman" w:hAnsi="Times New Roman" w:cs="Times New Roman"/>
              </w:rPr>
            </w:rPrChange>
          </w:rPr>
          <w:delText>; 1996</w:delText>
        </w:r>
      </w:del>
    </w:p>
    <w:p w14:paraId="25D4DCEC" w14:textId="118C8E4C" w:rsidR="00A95D46" w:rsidRPr="0003267E" w:rsidRDefault="00A95D46" w:rsidP="004753A9">
      <w:pPr>
        <w:ind w:left="720" w:hanging="720"/>
        <w:rPr>
          <w:rFonts w:ascii="Times New Roman" w:hAnsi="Times New Roman" w:cs="Times New Roman"/>
          <w:rPrChange w:id="710" w:author="Brian Stock" w:date="2020-08-31T19:35:00Z">
            <w:rPr>
              <w:rFonts w:ascii="Times New Roman" w:hAnsi="Times New Roman" w:cs="Times New Roman"/>
            </w:rPr>
          </w:rPrChange>
        </w:rPr>
      </w:pPr>
      <w:proofErr w:type="spellStart"/>
      <w:ins w:id="711" w:author="Brian Stock" w:date="2020-08-31T15:34:00Z">
        <w:r w:rsidRPr="0003267E">
          <w:rPr>
            <w:rFonts w:ascii="Times New Roman" w:hAnsi="Times New Roman" w:cs="Times New Roman"/>
            <w:rPrChange w:id="712" w:author="Brian Stock" w:date="2020-08-31T19:35:00Z">
              <w:rPr>
                <w:rFonts w:ascii="Times New Roman" w:hAnsi="Times New Roman" w:cs="Times New Roman"/>
              </w:rPr>
            </w:rPrChange>
          </w:rPr>
          <w:t>Methot</w:t>
        </w:r>
        <w:proofErr w:type="spellEnd"/>
        <w:r w:rsidRPr="0003267E">
          <w:rPr>
            <w:rFonts w:ascii="Times New Roman" w:hAnsi="Times New Roman" w:cs="Times New Roman"/>
            <w:rPrChange w:id="713" w:author="Brian Stock" w:date="2020-08-31T19:35:00Z">
              <w:rPr>
                <w:rFonts w:ascii="Times New Roman" w:hAnsi="Times New Roman" w:cs="Times New Roman"/>
              </w:rPr>
            </w:rPrChange>
          </w:rPr>
          <w:t xml:space="preserve"> Jr, R. D., and Wetzel, C. R. 2013. Stock synthesis: a biological and statistical framework for fish stock assessment and fishery management. Fisheries Research 142:</w:t>
        </w:r>
      </w:ins>
      <w:ins w:id="714" w:author="Brian Stock" w:date="2020-08-31T19:40:00Z">
        <w:r w:rsidR="00FC4FBA">
          <w:rPr>
            <w:rFonts w:ascii="Times New Roman" w:hAnsi="Times New Roman" w:cs="Times New Roman"/>
          </w:rPr>
          <w:t xml:space="preserve"> </w:t>
        </w:r>
      </w:ins>
      <w:ins w:id="715" w:author="Brian Stock" w:date="2020-08-31T15:34:00Z">
        <w:r w:rsidRPr="0003267E">
          <w:rPr>
            <w:rFonts w:ascii="Times New Roman" w:hAnsi="Times New Roman" w:cs="Times New Roman"/>
            <w:rPrChange w:id="716" w:author="Brian Stock" w:date="2020-08-31T19:35:00Z">
              <w:rPr>
                <w:rFonts w:ascii="Times New Roman" w:hAnsi="Times New Roman" w:cs="Times New Roman"/>
              </w:rPr>
            </w:rPrChange>
          </w:rPr>
          <w:t>86-99.</w:t>
        </w:r>
      </w:ins>
    </w:p>
    <w:p w14:paraId="6FCCE421" w14:textId="738C0E8E" w:rsidR="004753A9" w:rsidRPr="0003267E" w:rsidRDefault="004753A9" w:rsidP="004753A9">
      <w:pPr>
        <w:ind w:left="720" w:hanging="720"/>
        <w:rPr>
          <w:rFonts w:ascii="Times New Roman" w:hAnsi="Times New Roman" w:cs="Times New Roman"/>
          <w:rPrChange w:id="717" w:author="Brian Stock" w:date="2020-08-31T19:35:00Z">
            <w:rPr>
              <w:rFonts w:ascii="Times New Roman" w:hAnsi="Times New Roman" w:cs="Times New Roman"/>
            </w:rPr>
          </w:rPrChange>
        </w:rPr>
      </w:pPr>
      <w:r w:rsidRPr="0003267E">
        <w:rPr>
          <w:rFonts w:ascii="Times New Roman" w:hAnsi="Times New Roman" w:cs="Times New Roman"/>
          <w:rPrChange w:id="718" w:author="Brian Stock" w:date="2020-08-31T19:35:00Z">
            <w:rPr>
              <w:rFonts w:ascii="Times New Roman" w:hAnsi="Times New Roman" w:cs="Times New Roman"/>
            </w:rPr>
          </w:rPrChange>
        </w:rPr>
        <w:t>Miller, T.J.</w:t>
      </w:r>
      <w:del w:id="719" w:author="Brian Stock" w:date="2020-08-31T19:35:00Z">
        <w:r w:rsidRPr="0003267E" w:rsidDel="0003267E">
          <w:rPr>
            <w:rFonts w:ascii="Times New Roman" w:hAnsi="Times New Roman" w:cs="Times New Roman"/>
            <w:rPrChange w:id="720" w:author="Brian Stock" w:date="2020-08-31T19:35:00Z">
              <w:rPr>
                <w:rFonts w:ascii="Times New Roman" w:hAnsi="Times New Roman" w:cs="Times New Roman"/>
              </w:rPr>
            </w:rPrChange>
          </w:rPr>
          <w:delText>;</w:delText>
        </w:r>
      </w:del>
      <w:ins w:id="721" w:author="Brian Stock" w:date="2020-08-31T19:35:00Z">
        <w:r w:rsidR="0003267E">
          <w:rPr>
            <w:rFonts w:ascii="Times New Roman" w:hAnsi="Times New Roman" w:cs="Times New Roman"/>
          </w:rPr>
          <w:t>,</w:t>
        </w:r>
      </w:ins>
      <w:r w:rsidRPr="0003267E">
        <w:rPr>
          <w:rFonts w:ascii="Times New Roman" w:hAnsi="Times New Roman" w:cs="Times New Roman"/>
          <w:rPrChange w:id="722" w:author="Brian Stock" w:date="2020-08-31T19:35:00Z">
            <w:rPr>
              <w:rFonts w:ascii="Times New Roman" w:hAnsi="Times New Roman" w:cs="Times New Roman"/>
            </w:rPr>
          </w:rPrChange>
        </w:rPr>
        <w:t xml:space="preserve"> Hare, J.A.</w:t>
      </w:r>
      <w:del w:id="723" w:author="Brian Stock" w:date="2020-08-31T19:35:00Z">
        <w:r w:rsidRPr="0003267E" w:rsidDel="0003267E">
          <w:rPr>
            <w:rFonts w:ascii="Times New Roman" w:hAnsi="Times New Roman" w:cs="Times New Roman"/>
            <w:rPrChange w:id="724" w:author="Brian Stock" w:date="2020-08-31T19:35:00Z">
              <w:rPr>
                <w:rFonts w:ascii="Times New Roman" w:hAnsi="Times New Roman" w:cs="Times New Roman"/>
              </w:rPr>
            </w:rPrChange>
          </w:rPr>
          <w:delText>;</w:delText>
        </w:r>
      </w:del>
      <w:ins w:id="725" w:author="Brian Stock" w:date="2020-08-31T19:35:00Z">
        <w:r w:rsidR="0003267E">
          <w:rPr>
            <w:rFonts w:ascii="Times New Roman" w:hAnsi="Times New Roman" w:cs="Times New Roman"/>
          </w:rPr>
          <w:t>,</w:t>
        </w:r>
      </w:ins>
      <w:r w:rsidRPr="0003267E">
        <w:rPr>
          <w:rFonts w:ascii="Times New Roman" w:hAnsi="Times New Roman" w:cs="Times New Roman"/>
          <w:rPrChange w:id="726" w:author="Brian Stock" w:date="2020-08-31T19:35:00Z">
            <w:rPr>
              <w:rFonts w:ascii="Times New Roman" w:hAnsi="Times New Roman" w:cs="Times New Roman"/>
            </w:rPr>
          </w:rPrChange>
        </w:rPr>
        <w:t xml:space="preserve"> </w:t>
      </w:r>
      <w:ins w:id="727" w:author="Brian Stock" w:date="2020-08-31T19:40:00Z">
        <w:r w:rsidR="00FC4FBA">
          <w:rPr>
            <w:rFonts w:ascii="Times New Roman" w:hAnsi="Times New Roman" w:cs="Times New Roman"/>
          </w:rPr>
          <w:t xml:space="preserve">and </w:t>
        </w:r>
      </w:ins>
      <w:proofErr w:type="spellStart"/>
      <w:r w:rsidRPr="0003267E">
        <w:rPr>
          <w:rFonts w:ascii="Times New Roman" w:hAnsi="Times New Roman" w:cs="Times New Roman"/>
          <w:rPrChange w:id="728" w:author="Brian Stock" w:date="2020-08-31T19:35:00Z">
            <w:rPr>
              <w:rFonts w:ascii="Times New Roman" w:hAnsi="Times New Roman" w:cs="Times New Roman"/>
            </w:rPr>
          </w:rPrChange>
        </w:rPr>
        <w:t>Alade</w:t>
      </w:r>
      <w:proofErr w:type="spellEnd"/>
      <w:r w:rsidRPr="0003267E">
        <w:rPr>
          <w:rFonts w:ascii="Times New Roman" w:hAnsi="Times New Roman" w:cs="Times New Roman"/>
          <w:rPrChange w:id="729" w:author="Brian Stock" w:date="2020-08-31T19:35:00Z">
            <w:rPr>
              <w:rFonts w:ascii="Times New Roman" w:hAnsi="Times New Roman" w:cs="Times New Roman"/>
            </w:rPr>
          </w:rPrChange>
        </w:rPr>
        <w:t xml:space="preserve">, L.A. </w:t>
      </w:r>
      <w:ins w:id="730" w:author="Brian Stock" w:date="2020-08-31T15:18:00Z">
        <w:r w:rsidR="00B26BC1" w:rsidRPr="0003267E">
          <w:rPr>
            <w:rFonts w:ascii="Times New Roman" w:hAnsi="Times New Roman" w:cs="Times New Roman"/>
            <w:rPrChange w:id="731" w:author="Brian Stock" w:date="2020-08-31T19:35:00Z">
              <w:rPr>
                <w:rFonts w:ascii="Times New Roman" w:hAnsi="Times New Roman" w:cs="Times New Roman"/>
              </w:rPr>
            </w:rPrChange>
          </w:rPr>
          <w:t xml:space="preserve">2016. </w:t>
        </w:r>
      </w:ins>
      <w:r w:rsidRPr="0003267E">
        <w:rPr>
          <w:rFonts w:ascii="Times New Roman" w:hAnsi="Times New Roman" w:cs="Times New Roman"/>
          <w:rPrChange w:id="732" w:author="Brian Stock" w:date="2020-08-31T19:35:00Z">
            <w:rPr>
              <w:rFonts w:ascii="Times New Roman" w:hAnsi="Times New Roman" w:cs="Times New Roman"/>
            </w:rPr>
          </w:rPrChange>
        </w:rPr>
        <w:t>A state-space approach to incorporating environmental effects on recruitment in an age-structured assessment model with an application to Southern New England yellowtail flounder. Canadian Journal of Fisheries and Aquatic Sciences</w:t>
      </w:r>
      <w:del w:id="733" w:author="Brian Stock" w:date="2020-08-31T19:40:00Z">
        <w:r w:rsidRPr="0003267E" w:rsidDel="00FC4FBA">
          <w:rPr>
            <w:rFonts w:ascii="Times New Roman" w:hAnsi="Times New Roman" w:cs="Times New Roman"/>
            <w:rPrChange w:id="734" w:author="Brian Stock" w:date="2020-08-31T19:35:00Z">
              <w:rPr>
                <w:rFonts w:ascii="Times New Roman" w:hAnsi="Times New Roman" w:cs="Times New Roman"/>
              </w:rPr>
            </w:rPrChange>
          </w:rPr>
          <w:delText>.</w:delText>
        </w:r>
      </w:del>
      <w:r w:rsidRPr="0003267E">
        <w:rPr>
          <w:rFonts w:ascii="Times New Roman" w:hAnsi="Times New Roman" w:cs="Times New Roman"/>
          <w:rPrChange w:id="735" w:author="Brian Stock" w:date="2020-08-31T19:35:00Z">
            <w:rPr>
              <w:rFonts w:ascii="Times New Roman" w:hAnsi="Times New Roman" w:cs="Times New Roman"/>
            </w:rPr>
          </w:rPrChange>
        </w:rPr>
        <w:t xml:space="preserve"> 73:</w:t>
      </w:r>
      <w:ins w:id="736" w:author="Brian Stock" w:date="2020-08-31T19:40:00Z">
        <w:r w:rsidR="00FC4FBA">
          <w:rPr>
            <w:rFonts w:ascii="Times New Roman" w:hAnsi="Times New Roman" w:cs="Times New Roman"/>
          </w:rPr>
          <w:t xml:space="preserve"> </w:t>
        </w:r>
      </w:ins>
      <w:r w:rsidRPr="0003267E">
        <w:rPr>
          <w:rFonts w:ascii="Times New Roman" w:hAnsi="Times New Roman" w:cs="Times New Roman"/>
          <w:rPrChange w:id="737" w:author="Brian Stock" w:date="2020-08-31T19:35:00Z">
            <w:rPr>
              <w:rFonts w:ascii="Times New Roman" w:hAnsi="Times New Roman" w:cs="Times New Roman"/>
            </w:rPr>
          </w:rPrChange>
        </w:rPr>
        <w:t>1261-1270</w:t>
      </w:r>
      <w:ins w:id="738" w:author="Brian Stock" w:date="2020-08-31T15:18:00Z">
        <w:r w:rsidR="00B26BC1" w:rsidRPr="0003267E">
          <w:rPr>
            <w:rFonts w:ascii="Times New Roman" w:hAnsi="Times New Roman" w:cs="Times New Roman"/>
            <w:rPrChange w:id="739" w:author="Brian Stock" w:date="2020-08-31T19:35:00Z">
              <w:rPr>
                <w:rFonts w:ascii="Times New Roman" w:hAnsi="Times New Roman" w:cs="Times New Roman"/>
              </w:rPr>
            </w:rPrChange>
          </w:rPr>
          <w:t>.</w:t>
        </w:r>
      </w:ins>
      <w:del w:id="740" w:author="Brian Stock" w:date="2020-08-31T15:18:00Z">
        <w:r w:rsidRPr="0003267E" w:rsidDel="00B26BC1">
          <w:rPr>
            <w:rFonts w:ascii="Times New Roman" w:hAnsi="Times New Roman" w:cs="Times New Roman"/>
            <w:rPrChange w:id="741" w:author="Brian Stock" w:date="2020-08-31T19:35:00Z">
              <w:rPr>
                <w:rFonts w:ascii="Times New Roman" w:hAnsi="Times New Roman" w:cs="Times New Roman"/>
              </w:rPr>
            </w:rPrChange>
          </w:rPr>
          <w:delText>; 2016</w:delText>
        </w:r>
      </w:del>
    </w:p>
    <w:p w14:paraId="2258A85F" w14:textId="01784B2A" w:rsidR="004753A9" w:rsidRPr="0003267E" w:rsidRDefault="004753A9" w:rsidP="004753A9">
      <w:pPr>
        <w:ind w:left="720" w:hanging="720"/>
        <w:rPr>
          <w:rFonts w:ascii="Times New Roman" w:hAnsi="Times New Roman" w:cs="Times New Roman"/>
          <w:rPrChange w:id="742" w:author="Brian Stock" w:date="2020-08-31T19:35:00Z">
            <w:rPr>
              <w:rFonts w:ascii="Times New Roman" w:hAnsi="Times New Roman" w:cs="Times New Roman"/>
            </w:rPr>
          </w:rPrChange>
        </w:rPr>
      </w:pPr>
      <w:r w:rsidRPr="0003267E">
        <w:rPr>
          <w:rFonts w:ascii="Times New Roman" w:hAnsi="Times New Roman" w:cs="Times New Roman"/>
          <w:rPrChange w:id="743" w:author="Brian Stock" w:date="2020-08-31T19:35:00Z">
            <w:rPr>
              <w:rFonts w:ascii="Times New Roman" w:hAnsi="Times New Roman" w:cs="Times New Roman"/>
            </w:rPr>
          </w:rPrChange>
        </w:rPr>
        <w:t>Miller, T.J.</w:t>
      </w:r>
      <w:r w:rsidR="003402DE" w:rsidRPr="0003267E">
        <w:rPr>
          <w:rFonts w:ascii="Times New Roman" w:hAnsi="Times New Roman" w:cs="Times New Roman"/>
          <w:rPrChange w:id="744" w:author="Brian Stock" w:date="2020-08-31T19:35:00Z">
            <w:rPr>
              <w:rFonts w:ascii="Times New Roman" w:hAnsi="Times New Roman" w:cs="Times New Roman"/>
            </w:rPr>
          </w:rPrChange>
        </w:rPr>
        <w:t xml:space="preserve"> and </w:t>
      </w:r>
      <w:r w:rsidRPr="0003267E">
        <w:rPr>
          <w:rFonts w:ascii="Times New Roman" w:hAnsi="Times New Roman" w:cs="Times New Roman"/>
          <w:rPrChange w:id="745" w:author="Brian Stock" w:date="2020-08-31T19:35:00Z">
            <w:rPr>
              <w:rFonts w:ascii="Times New Roman" w:hAnsi="Times New Roman" w:cs="Times New Roman"/>
            </w:rPr>
          </w:rPrChange>
        </w:rPr>
        <w:t xml:space="preserve">Legault, C.M. </w:t>
      </w:r>
      <w:r w:rsidR="00036C2C" w:rsidRPr="0003267E">
        <w:rPr>
          <w:rFonts w:ascii="Times New Roman" w:hAnsi="Times New Roman" w:cs="Times New Roman"/>
          <w:rPrChange w:id="746" w:author="Brian Stock" w:date="2020-08-31T19:35:00Z">
            <w:rPr>
              <w:rFonts w:ascii="Times New Roman" w:hAnsi="Times New Roman" w:cs="Times New Roman"/>
            </w:rPr>
          </w:rPrChange>
        </w:rPr>
        <w:t xml:space="preserve">2017. </w:t>
      </w:r>
      <w:r w:rsidRPr="0003267E">
        <w:rPr>
          <w:rFonts w:ascii="Times New Roman" w:hAnsi="Times New Roman" w:cs="Times New Roman"/>
          <w:rPrChange w:id="747" w:author="Brian Stock" w:date="2020-08-31T19:35:00Z">
            <w:rPr>
              <w:rFonts w:ascii="Times New Roman" w:hAnsi="Times New Roman" w:cs="Times New Roman"/>
            </w:rPr>
          </w:rPrChange>
        </w:rPr>
        <w:t>Statistical behavior of retrospective patterns and their effects on estimation of stock and harvest status. Fisheries Research</w:t>
      </w:r>
      <w:del w:id="748" w:author="Brian Stock" w:date="2020-08-31T19:40:00Z">
        <w:r w:rsidRPr="0003267E" w:rsidDel="00FC4FBA">
          <w:rPr>
            <w:rFonts w:ascii="Times New Roman" w:hAnsi="Times New Roman" w:cs="Times New Roman"/>
            <w:rPrChange w:id="749" w:author="Brian Stock" w:date="2020-08-31T19:35:00Z">
              <w:rPr>
                <w:rFonts w:ascii="Times New Roman" w:hAnsi="Times New Roman" w:cs="Times New Roman"/>
              </w:rPr>
            </w:rPrChange>
          </w:rPr>
          <w:delText>.</w:delText>
        </w:r>
      </w:del>
      <w:r w:rsidRPr="0003267E">
        <w:rPr>
          <w:rFonts w:ascii="Times New Roman" w:hAnsi="Times New Roman" w:cs="Times New Roman"/>
          <w:rPrChange w:id="750" w:author="Brian Stock" w:date="2020-08-31T19:35:00Z">
            <w:rPr>
              <w:rFonts w:ascii="Times New Roman" w:hAnsi="Times New Roman" w:cs="Times New Roman"/>
            </w:rPr>
          </w:rPrChange>
        </w:rPr>
        <w:t xml:space="preserve"> 186:</w:t>
      </w:r>
      <w:ins w:id="751" w:author="Brian Stock" w:date="2020-08-31T19:40:00Z">
        <w:r w:rsidR="00FC4FBA">
          <w:rPr>
            <w:rFonts w:ascii="Times New Roman" w:hAnsi="Times New Roman" w:cs="Times New Roman"/>
          </w:rPr>
          <w:t xml:space="preserve"> </w:t>
        </w:r>
      </w:ins>
      <w:r w:rsidRPr="0003267E">
        <w:rPr>
          <w:rFonts w:ascii="Times New Roman" w:hAnsi="Times New Roman" w:cs="Times New Roman"/>
          <w:rPrChange w:id="752" w:author="Brian Stock" w:date="2020-08-31T19:35:00Z">
            <w:rPr>
              <w:rFonts w:ascii="Times New Roman" w:hAnsi="Times New Roman" w:cs="Times New Roman"/>
            </w:rPr>
          </w:rPrChange>
        </w:rPr>
        <w:t>109-120</w:t>
      </w:r>
      <w:r w:rsidR="00036C2C" w:rsidRPr="0003267E">
        <w:rPr>
          <w:rFonts w:ascii="Times New Roman" w:hAnsi="Times New Roman" w:cs="Times New Roman"/>
          <w:rPrChange w:id="753" w:author="Brian Stock" w:date="2020-08-31T19:35:00Z">
            <w:rPr>
              <w:rFonts w:ascii="Times New Roman" w:hAnsi="Times New Roman" w:cs="Times New Roman"/>
            </w:rPr>
          </w:rPrChange>
        </w:rPr>
        <w:t>.</w:t>
      </w:r>
    </w:p>
    <w:p w14:paraId="1F842FD6" w14:textId="5C0C9797" w:rsidR="00036C2C" w:rsidRPr="0003267E" w:rsidRDefault="00036C2C" w:rsidP="004753A9">
      <w:pPr>
        <w:ind w:left="720" w:hanging="720"/>
        <w:rPr>
          <w:rFonts w:ascii="Times New Roman" w:hAnsi="Times New Roman" w:cs="Times New Roman"/>
          <w:rPrChange w:id="754" w:author="Brian Stock" w:date="2020-08-31T19:35:00Z">
            <w:rPr>
              <w:rFonts w:ascii="Times New Roman" w:hAnsi="Times New Roman" w:cs="Times New Roman"/>
            </w:rPr>
          </w:rPrChange>
        </w:rPr>
      </w:pPr>
      <w:r w:rsidRPr="0003267E">
        <w:rPr>
          <w:rFonts w:ascii="Times New Roman" w:hAnsi="Times New Roman" w:cs="Times New Roman"/>
          <w:rPrChange w:id="755" w:author="Brian Stock" w:date="2020-08-31T19:35:00Z">
            <w:rPr>
              <w:rFonts w:ascii="Times New Roman" w:hAnsi="Times New Roman" w:cs="Times New Roman"/>
            </w:rPr>
          </w:rPrChange>
        </w:rPr>
        <w:t>Miller, T.J. and Stock, B.C. 2020. The Woods Hole Assessment Model (WHAM). Version 1.0. https://timjmiller.github.io/wham/.</w:t>
      </w:r>
    </w:p>
    <w:p w14:paraId="3E400B05" w14:textId="77766ABB" w:rsidR="004753A9" w:rsidRPr="0003267E" w:rsidRDefault="004753A9" w:rsidP="004753A9">
      <w:pPr>
        <w:ind w:left="720" w:hanging="720"/>
        <w:rPr>
          <w:rFonts w:ascii="Times New Roman" w:hAnsi="Times New Roman" w:cs="Times New Roman"/>
          <w:rPrChange w:id="756" w:author="Brian Stock" w:date="2020-08-31T19:35:00Z">
            <w:rPr>
              <w:rFonts w:ascii="Times New Roman" w:hAnsi="Times New Roman" w:cs="Times New Roman"/>
            </w:rPr>
          </w:rPrChange>
        </w:rPr>
      </w:pPr>
      <w:r w:rsidRPr="0003267E">
        <w:rPr>
          <w:rFonts w:ascii="Times New Roman" w:hAnsi="Times New Roman" w:cs="Times New Roman"/>
          <w:rPrChange w:id="757" w:author="Brian Stock" w:date="2020-08-31T19:35:00Z">
            <w:rPr>
              <w:rFonts w:ascii="Times New Roman" w:hAnsi="Times New Roman" w:cs="Times New Roman"/>
            </w:rPr>
          </w:rPrChange>
        </w:rPr>
        <w:t xml:space="preserve">Mohn, R. </w:t>
      </w:r>
      <w:r w:rsidR="00036C2C" w:rsidRPr="0003267E">
        <w:rPr>
          <w:rFonts w:ascii="Times New Roman" w:hAnsi="Times New Roman" w:cs="Times New Roman"/>
          <w:rPrChange w:id="758" w:author="Brian Stock" w:date="2020-08-31T19:35:00Z">
            <w:rPr>
              <w:rFonts w:ascii="Times New Roman" w:hAnsi="Times New Roman" w:cs="Times New Roman"/>
            </w:rPr>
          </w:rPrChange>
        </w:rPr>
        <w:t xml:space="preserve">1999. </w:t>
      </w:r>
      <w:r w:rsidRPr="0003267E">
        <w:rPr>
          <w:rFonts w:ascii="Times New Roman" w:hAnsi="Times New Roman" w:cs="Times New Roman"/>
          <w:rPrChange w:id="759" w:author="Brian Stock" w:date="2020-08-31T19:35:00Z">
            <w:rPr>
              <w:rFonts w:ascii="Times New Roman" w:hAnsi="Times New Roman" w:cs="Times New Roman"/>
            </w:rPr>
          </w:rPrChange>
        </w:rPr>
        <w:t>The retrospective problem in sequential population analysis: An investigation using cod fishery and simulated data. ICES Journal of Marine Science</w:t>
      </w:r>
      <w:del w:id="760" w:author="Brian Stock" w:date="2020-08-31T19:40:00Z">
        <w:r w:rsidRPr="0003267E" w:rsidDel="00FC4FBA">
          <w:rPr>
            <w:rFonts w:ascii="Times New Roman" w:hAnsi="Times New Roman" w:cs="Times New Roman"/>
            <w:rPrChange w:id="761" w:author="Brian Stock" w:date="2020-08-31T19:35:00Z">
              <w:rPr>
                <w:rFonts w:ascii="Times New Roman" w:hAnsi="Times New Roman" w:cs="Times New Roman"/>
              </w:rPr>
            </w:rPrChange>
          </w:rPr>
          <w:delText>: Journal du Conseil.</w:delText>
        </w:r>
      </w:del>
      <w:r w:rsidRPr="0003267E">
        <w:rPr>
          <w:rFonts w:ascii="Times New Roman" w:hAnsi="Times New Roman" w:cs="Times New Roman"/>
          <w:rPrChange w:id="762" w:author="Brian Stock" w:date="2020-08-31T19:35:00Z">
            <w:rPr>
              <w:rFonts w:ascii="Times New Roman" w:hAnsi="Times New Roman" w:cs="Times New Roman"/>
            </w:rPr>
          </w:rPrChange>
        </w:rPr>
        <w:t xml:space="preserve"> 56:</w:t>
      </w:r>
      <w:ins w:id="763" w:author="Brian Stock" w:date="2020-08-31T19:40:00Z">
        <w:r w:rsidR="00FC4FBA">
          <w:rPr>
            <w:rFonts w:ascii="Times New Roman" w:hAnsi="Times New Roman" w:cs="Times New Roman"/>
          </w:rPr>
          <w:t xml:space="preserve"> </w:t>
        </w:r>
      </w:ins>
      <w:r w:rsidRPr="0003267E">
        <w:rPr>
          <w:rFonts w:ascii="Times New Roman" w:hAnsi="Times New Roman" w:cs="Times New Roman"/>
          <w:rPrChange w:id="764" w:author="Brian Stock" w:date="2020-08-31T19:35:00Z">
            <w:rPr>
              <w:rFonts w:ascii="Times New Roman" w:hAnsi="Times New Roman" w:cs="Times New Roman"/>
            </w:rPr>
          </w:rPrChange>
        </w:rPr>
        <w:t>473-488</w:t>
      </w:r>
      <w:r w:rsidR="00036C2C" w:rsidRPr="0003267E">
        <w:rPr>
          <w:rFonts w:ascii="Times New Roman" w:hAnsi="Times New Roman" w:cs="Times New Roman"/>
          <w:rPrChange w:id="765" w:author="Brian Stock" w:date="2020-08-31T19:35:00Z">
            <w:rPr>
              <w:rFonts w:ascii="Times New Roman" w:hAnsi="Times New Roman" w:cs="Times New Roman"/>
            </w:rPr>
          </w:rPrChange>
        </w:rPr>
        <w:t>.</w:t>
      </w:r>
    </w:p>
    <w:p w14:paraId="39F395BC" w14:textId="11990007" w:rsidR="004753A9" w:rsidRPr="0003267E" w:rsidRDefault="004753A9" w:rsidP="004753A9">
      <w:pPr>
        <w:ind w:left="720" w:hanging="720"/>
        <w:rPr>
          <w:rFonts w:ascii="Times New Roman" w:hAnsi="Times New Roman" w:cs="Times New Roman"/>
          <w:rPrChange w:id="766" w:author="Brian Stock" w:date="2020-08-31T19:35:00Z">
            <w:rPr>
              <w:rFonts w:ascii="Times New Roman" w:hAnsi="Times New Roman" w:cs="Times New Roman"/>
            </w:rPr>
          </w:rPrChange>
        </w:rPr>
      </w:pPr>
      <w:r w:rsidRPr="0003267E">
        <w:rPr>
          <w:rFonts w:ascii="Times New Roman" w:hAnsi="Times New Roman" w:cs="Times New Roman"/>
          <w:rPrChange w:id="767" w:author="Brian Stock" w:date="2020-08-31T19:35:00Z">
            <w:rPr>
              <w:rFonts w:ascii="Times New Roman" w:hAnsi="Times New Roman" w:cs="Times New Roman"/>
            </w:rPr>
          </w:rPrChange>
        </w:rPr>
        <w:lastRenderedPageBreak/>
        <w:t xml:space="preserve">NEFSC. </w:t>
      </w:r>
      <w:r w:rsidR="0094661D" w:rsidRPr="0003267E">
        <w:rPr>
          <w:rFonts w:ascii="Times New Roman" w:hAnsi="Times New Roman" w:cs="Times New Roman"/>
          <w:rPrChange w:id="768" w:author="Brian Stock" w:date="2020-08-31T19:35:00Z">
            <w:rPr>
              <w:rFonts w:ascii="Times New Roman" w:hAnsi="Times New Roman" w:cs="Times New Roman"/>
            </w:rPr>
          </w:rPrChange>
        </w:rPr>
        <w:t xml:space="preserve">2012. </w:t>
      </w:r>
      <w:r w:rsidRPr="0003267E">
        <w:rPr>
          <w:rFonts w:ascii="Times New Roman" w:hAnsi="Times New Roman" w:cs="Times New Roman"/>
          <w:rPrChange w:id="769" w:author="Brian Stock" w:date="2020-08-31T19:35:00Z">
            <w:rPr>
              <w:rFonts w:ascii="Times New Roman" w:hAnsi="Times New Roman" w:cs="Times New Roman"/>
            </w:rPr>
          </w:rPrChange>
        </w:rPr>
        <w:t>54th Northeast Regional Stock Assessment Workshop (54th SAW) Assessment Report. US Dept Commer, Northeast Fish Sci Cent Ref Doc 12-18</w:t>
      </w:r>
      <w:del w:id="770" w:author="Brian Stock" w:date="2020-08-31T19:35:00Z">
        <w:r w:rsidRPr="0003267E" w:rsidDel="0003267E">
          <w:rPr>
            <w:rFonts w:ascii="Times New Roman" w:hAnsi="Times New Roman" w:cs="Times New Roman"/>
            <w:rPrChange w:id="771" w:author="Brian Stock" w:date="2020-08-31T19:35:00Z">
              <w:rPr>
                <w:rFonts w:ascii="Times New Roman" w:hAnsi="Times New Roman" w:cs="Times New Roman"/>
              </w:rPr>
            </w:rPrChange>
          </w:rPr>
          <w:delText>;</w:delText>
        </w:r>
      </w:del>
      <w:ins w:id="772" w:author="Brian Stock" w:date="2020-08-31T19:35:00Z">
        <w:r w:rsidR="0003267E">
          <w:rPr>
            <w:rFonts w:ascii="Times New Roman" w:hAnsi="Times New Roman" w:cs="Times New Roman"/>
          </w:rPr>
          <w:t>,</w:t>
        </w:r>
      </w:ins>
      <w:r w:rsidRPr="0003267E">
        <w:rPr>
          <w:rFonts w:ascii="Times New Roman" w:hAnsi="Times New Roman" w:cs="Times New Roman"/>
          <w:rPrChange w:id="773" w:author="Brian Stock" w:date="2020-08-31T19:35:00Z">
            <w:rPr>
              <w:rFonts w:ascii="Times New Roman" w:hAnsi="Times New Roman" w:cs="Times New Roman"/>
            </w:rPr>
          </w:rPrChange>
        </w:rPr>
        <w:t xml:space="preserve"> 600p</w:t>
      </w:r>
      <w:r w:rsidR="0094661D" w:rsidRPr="0003267E">
        <w:rPr>
          <w:rFonts w:ascii="Times New Roman" w:hAnsi="Times New Roman" w:cs="Times New Roman"/>
          <w:rPrChange w:id="774" w:author="Brian Stock" w:date="2020-08-31T19:35:00Z">
            <w:rPr>
              <w:rFonts w:ascii="Times New Roman" w:hAnsi="Times New Roman" w:cs="Times New Roman"/>
            </w:rPr>
          </w:rPrChange>
        </w:rPr>
        <w:t>.</w:t>
      </w:r>
      <w:r w:rsidR="006E1844" w:rsidRPr="0003267E">
        <w:rPr>
          <w:rFonts w:ascii="Times New Roman" w:hAnsi="Times New Roman" w:cs="Times New Roman"/>
          <w:rPrChange w:id="775" w:author="Brian Stock" w:date="2020-08-31T19:35:00Z">
            <w:rPr>
              <w:rFonts w:ascii="Times New Roman" w:hAnsi="Times New Roman" w:cs="Times New Roman"/>
            </w:rPr>
          </w:rPrChange>
        </w:rPr>
        <w:t xml:space="preserve"> https://repository.library.noaa.gov/view/noaa/4193</w:t>
      </w:r>
    </w:p>
    <w:p w14:paraId="7A74E62D" w14:textId="09BB35F0" w:rsidR="006E1844" w:rsidRPr="0003267E" w:rsidRDefault="006E1844" w:rsidP="004753A9">
      <w:pPr>
        <w:ind w:left="720" w:hanging="720"/>
        <w:rPr>
          <w:rFonts w:ascii="Times New Roman" w:hAnsi="Times New Roman" w:cs="Times New Roman"/>
          <w:rPrChange w:id="776" w:author="Brian Stock" w:date="2020-08-31T19:35:00Z">
            <w:rPr>
              <w:rFonts w:ascii="Times New Roman" w:hAnsi="Times New Roman" w:cs="Times New Roman"/>
            </w:rPr>
          </w:rPrChange>
        </w:rPr>
      </w:pPr>
      <w:r w:rsidRPr="0003267E">
        <w:rPr>
          <w:rFonts w:ascii="Times New Roman" w:hAnsi="Times New Roman" w:cs="Times New Roman"/>
          <w:rPrChange w:id="777" w:author="Brian Stock" w:date="2020-08-31T19:35:00Z">
            <w:rPr>
              <w:rFonts w:ascii="Times New Roman" w:hAnsi="Times New Roman" w:cs="Times New Roman"/>
            </w:rPr>
          </w:rPrChange>
        </w:rPr>
        <w:t>NEFSC. 2013. 55th Northeast Regional Stock Assessment Workshop (55th SAW) Assessment Summary Report. US Dept Commer, Northeast Fish Sci Cent Ref Doc 13-01. 41p. https://repository.library.noaa.gov/view/noaa/4330.</w:t>
      </w:r>
    </w:p>
    <w:p w14:paraId="2D91EB3F" w14:textId="127DAD7A" w:rsidR="00B4606B" w:rsidRPr="0003267E" w:rsidRDefault="00B4606B" w:rsidP="004753A9">
      <w:pPr>
        <w:ind w:left="720" w:hanging="720"/>
        <w:rPr>
          <w:rFonts w:ascii="Times New Roman" w:hAnsi="Times New Roman" w:cs="Times New Roman"/>
          <w:rPrChange w:id="778" w:author="Brian Stock" w:date="2020-08-31T19:35:00Z">
            <w:rPr>
              <w:rFonts w:ascii="Times New Roman" w:hAnsi="Times New Roman" w:cs="Times New Roman"/>
            </w:rPr>
          </w:rPrChange>
        </w:rPr>
      </w:pPr>
      <w:r w:rsidRPr="0003267E">
        <w:rPr>
          <w:rFonts w:ascii="Times New Roman" w:hAnsi="Times New Roman" w:cs="Times New Roman"/>
          <w:rPrChange w:id="779" w:author="Brian Stock" w:date="2020-08-31T19:35:00Z">
            <w:rPr>
              <w:rFonts w:ascii="Times New Roman" w:hAnsi="Times New Roman" w:cs="Times New Roman"/>
            </w:rPr>
          </w:rPrChange>
        </w:rPr>
        <w:t xml:space="preserve">NEFSC. 2020. Operational Assessment of 14 Northeast Groundfish Stocks, Updated Through 2018. </w:t>
      </w:r>
      <w:r w:rsidR="00B753FB" w:rsidRPr="0003267E">
        <w:rPr>
          <w:rFonts w:ascii="Times New Roman" w:hAnsi="Times New Roman" w:cs="Times New Roman"/>
          <w:color w:val="FF0000"/>
          <w:rPrChange w:id="780" w:author="Brian Stock" w:date="2020-08-31T19:35:00Z">
            <w:rPr>
              <w:rFonts w:ascii="Times New Roman" w:hAnsi="Times New Roman" w:cs="Times New Roman"/>
              <w:color w:val="FF0000"/>
            </w:rPr>
          </w:rPrChange>
        </w:rPr>
        <w:t>*</w:t>
      </w:r>
      <w:r w:rsidR="006E1844" w:rsidRPr="0003267E">
        <w:rPr>
          <w:rFonts w:ascii="Times New Roman" w:hAnsi="Times New Roman" w:cs="Times New Roman"/>
          <w:color w:val="FF0000"/>
          <w:rPrChange w:id="781" w:author="Brian Stock" w:date="2020-08-31T19:35:00Z">
            <w:rPr>
              <w:rFonts w:ascii="Times New Roman" w:hAnsi="Times New Roman" w:cs="Times New Roman"/>
              <w:color w:val="FF0000"/>
            </w:rPr>
          </w:rPrChange>
        </w:rPr>
        <w:t xml:space="preserve">pre-print, </w:t>
      </w:r>
      <w:r w:rsidR="00B753FB" w:rsidRPr="0003267E">
        <w:rPr>
          <w:rFonts w:ascii="Times New Roman" w:hAnsi="Times New Roman" w:cs="Times New Roman"/>
          <w:color w:val="FF0000"/>
          <w:rPrChange w:id="782" w:author="Brian Stock" w:date="2020-08-31T19:35:00Z">
            <w:rPr>
              <w:rFonts w:ascii="Times New Roman" w:hAnsi="Times New Roman" w:cs="Times New Roman"/>
              <w:color w:val="FF0000"/>
            </w:rPr>
          </w:rPrChange>
        </w:rPr>
        <w:t>will update citation when officially published.</w:t>
      </w:r>
    </w:p>
    <w:p w14:paraId="0E694F0C" w14:textId="62E901D6" w:rsidR="004753A9" w:rsidRPr="0003267E" w:rsidRDefault="004753A9" w:rsidP="004753A9">
      <w:pPr>
        <w:ind w:left="720" w:hanging="720"/>
        <w:rPr>
          <w:rFonts w:ascii="Times New Roman" w:hAnsi="Times New Roman" w:cs="Times New Roman"/>
          <w:rPrChange w:id="783" w:author="Brian Stock" w:date="2020-08-31T19:35:00Z">
            <w:rPr>
              <w:rFonts w:ascii="Times New Roman" w:hAnsi="Times New Roman" w:cs="Times New Roman"/>
            </w:rPr>
          </w:rPrChange>
        </w:rPr>
      </w:pPr>
      <w:r w:rsidRPr="0003267E">
        <w:rPr>
          <w:rFonts w:ascii="Times New Roman" w:hAnsi="Times New Roman" w:cs="Times New Roman"/>
          <w:rPrChange w:id="784" w:author="Brian Stock" w:date="2020-08-31T19:35:00Z">
            <w:rPr>
              <w:rFonts w:ascii="Times New Roman" w:hAnsi="Times New Roman" w:cs="Times New Roman"/>
            </w:rPr>
          </w:rPrChange>
        </w:rPr>
        <w:t>Nielsen, A.</w:t>
      </w:r>
      <w:del w:id="785" w:author="Brian Stock" w:date="2020-08-31T19:35:00Z">
        <w:r w:rsidRPr="0003267E" w:rsidDel="0003267E">
          <w:rPr>
            <w:rFonts w:ascii="Times New Roman" w:hAnsi="Times New Roman" w:cs="Times New Roman"/>
            <w:rPrChange w:id="786" w:author="Brian Stock" w:date="2020-08-31T19:35:00Z">
              <w:rPr>
                <w:rFonts w:ascii="Times New Roman" w:hAnsi="Times New Roman" w:cs="Times New Roman"/>
              </w:rPr>
            </w:rPrChange>
          </w:rPr>
          <w:delText>;</w:delText>
        </w:r>
      </w:del>
      <w:ins w:id="787" w:author="Brian Stock" w:date="2020-08-31T19:35:00Z">
        <w:r w:rsidR="0003267E">
          <w:rPr>
            <w:rFonts w:ascii="Times New Roman" w:hAnsi="Times New Roman" w:cs="Times New Roman"/>
          </w:rPr>
          <w:t>,</w:t>
        </w:r>
      </w:ins>
      <w:r w:rsidRPr="0003267E">
        <w:rPr>
          <w:rFonts w:ascii="Times New Roman" w:hAnsi="Times New Roman" w:cs="Times New Roman"/>
          <w:rPrChange w:id="788" w:author="Brian Stock" w:date="2020-08-31T19:35:00Z">
            <w:rPr>
              <w:rFonts w:ascii="Times New Roman" w:hAnsi="Times New Roman" w:cs="Times New Roman"/>
            </w:rPr>
          </w:rPrChange>
        </w:rPr>
        <w:t xml:space="preserve"> </w:t>
      </w:r>
      <w:ins w:id="789" w:author="Brian Stock" w:date="2020-08-31T19:41:00Z">
        <w:r w:rsidR="00FC4FBA">
          <w:rPr>
            <w:rFonts w:ascii="Times New Roman" w:hAnsi="Times New Roman" w:cs="Times New Roman"/>
          </w:rPr>
          <w:t xml:space="preserve">and </w:t>
        </w:r>
      </w:ins>
      <w:r w:rsidRPr="0003267E">
        <w:rPr>
          <w:rFonts w:ascii="Times New Roman" w:hAnsi="Times New Roman" w:cs="Times New Roman"/>
          <w:rPrChange w:id="790" w:author="Brian Stock" w:date="2020-08-31T19:35:00Z">
            <w:rPr>
              <w:rFonts w:ascii="Times New Roman" w:hAnsi="Times New Roman" w:cs="Times New Roman"/>
            </w:rPr>
          </w:rPrChange>
        </w:rPr>
        <w:t>Berg, C.W.</w:t>
      </w:r>
      <w:ins w:id="791" w:author="Brian Stock" w:date="2020-08-31T15:18:00Z">
        <w:r w:rsidR="00B26BC1" w:rsidRPr="0003267E">
          <w:rPr>
            <w:rFonts w:ascii="Times New Roman" w:hAnsi="Times New Roman" w:cs="Times New Roman"/>
            <w:rPrChange w:id="792" w:author="Brian Stock" w:date="2020-08-31T19:35:00Z">
              <w:rPr>
                <w:rFonts w:ascii="Times New Roman" w:hAnsi="Times New Roman" w:cs="Times New Roman"/>
              </w:rPr>
            </w:rPrChange>
          </w:rPr>
          <w:t xml:space="preserve"> 2014.</w:t>
        </w:r>
      </w:ins>
      <w:r w:rsidRPr="0003267E">
        <w:rPr>
          <w:rFonts w:ascii="Times New Roman" w:hAnsi="Times New Roman" w:cs="Times New Roman"/>
          <w:rPrChange w:id="793" w:author="Brian Stock" w:date="2020-08-31T19:35:00Z">
            <w:rPr>
              <w:rFonts w:ascii="Times New Roman" w:hAnsi="Times New Roman" w:cs="Times New Roman"/>
            </w:rPr>
          </w:rPrChange>
        </w:rPr>
        <w:t xml:space="preserve"> Estimation of time-varying selectivity in stock assessments using state-space models. Fisheries Research</w:t>
      </w:r>
      <w:del w:id="794" w:author="Brian Stock" w:date="2020-08-31T19:41:00Z">
        <w:r w:rsidRPr="0003267E" w:rsidDel="00FC4FBA">
          <w:rPr>
            <w:rFonts w:ascii="Times New Roman" w:hAnsi="Times New Roman" w:cs="Times New Roman"/>
            <w:rPrChange w:id="795" w:author="Brian Stock" w:date="2020-08-31T19:35:00Z">
              <w:rPr>
                <w:rFonts w:ascii="Times New Roman" w:hAnsi="Times New Roman" w:cs="Times New Roman"/>
              </w:rPr>
            </w:rPrChange>
          </w:rPr>
          <w:delText>.</w:delText>
        </w:r>
      </w:del>
      <w:r w:rsidRPr="0003267E">
        <w:rPr>
          <w:rFonts w:ascii="Times New Roman" w:hAnsi="Times New Roman" w:cs="Times New Roman"/>
          <w:rPrChange w:id="796" w:author="Brian Stock" w:date="2020-08-31T19:35:00Z">
            <w:rPr>
              <w:rFonts w:ascii="Times New Roman" w:hAnsi="Times New Roman" w:cs="Times New Roman"/>
            </w:rPr>
          </w:rPrChange>
        </w:rPr>
        <w:t xml:space="preserve"> 158:</w:t>
      </w:r>
      <w:ins w:id="797" w:author="Brian Stock" w:date="2020-08-31T19:41:00Z">
        <w:r w:rsidR="00FC4FBA">
          <w:rPr>
            <w:rFonts w:ascii="Times New Roman" w:hAnsi="Times New Roman" w:cs="Times New Roman"/>
          </w:rPr>
          <w:t xml:space="preserve"> </w:t>
        </w:r>
      </w:ins>
      <w:r w:rsidRPr="0003267E">
        <w:rPr>
          <w:rFonts w:ascii="Times New Roman" w:hAnsi="Times New Roman" w:cs="Times New Roman"/>
          <w:rPrChange w:id="798" w:author="Brian Stock" w:date="2020-08-31T19:35:00Z">
            <w:rPr>
              <w:rFonts w:ascii="Times New Roman" w:hAnsi="Times New Roman" w:cs="Times New Roman"/>
            </w:rPr>
          </w:rPrChange>
        </w:rPr>
        <w:t>96-101</w:t>
      </w:r>
      <w:ins w:id="799" w:author="Brian Stock" w:date="2020-08-31T15:18:00Z">
        <w:r w:rsidR="00B26BC1" w:rsidRPr="0003267E">
          <w:rPr>
            <w:rFonts w:ascii="Times New Roman" w:hAnsi="Times New Roman" w:cs="Times New Roman"/>
            <w:rPrChange w:id="800" w:author="Brian Stock" w:date="2020-08-31T19:35:00Z">
              <w:rPr>
                <w:rFonts w:ascii="Times New Roman" w:hAnsi="Times New Roman" w:cs="Times New Roman"/>
              </w:rPr>
            </w:rPrChange>
          </w:rPr>
          <w:t>.</w:t>
        </w:r>
      </w:ins>
      <w:del w:id="801" w:author="Brian Stock" w:date="2020-08-31T15:18:00Z">
        <w:r w:rsidRPr="0003267E" w:rsidDel="00B26BC1">
          <w:rPr>
            <w:rFonts w:ascii="Times New Roman" w:hAnsi="Times New Roman" w:cs="Times New Roman"/>
            <w:rPrChange w:id="802" w:author="Brian Stock" w:date="2020-08-31T19:35:00Z">
              <w:rPr>
                <w:rFonts w:ascii="Times New Roman" w:hAnsi="Times New Roman" w:cs="Times New Roman"/>
              </w:rPr>
            </w:rPrChange>
          </w:rPr>
          <w:delText>; 2014</w:delText>
        </w:r>
      </w:del>
    </w:p>
    <w:p w14:paraId="2A54ED77" w14:textId="57EC9022" w:rsidR="00604172" w:rsidRPr="0003267E" w:rsidRDefault="00604172" w:rsidP="004753A9">
      <w:pPr>
        <w:ind w:left="720" w:hanging="720"/>
        <w:rPr>
          <w:rFonts w:ascii="Times New Roman" w:hAnsi="Times New Roman" w:cs="Times New Roman"/>
          <w:rPrChange w:id="803" w:author="Brian Stock" w:date="2020-08-31T19:35:00Z">
            <w:rPr>
              <w:rFonts w:ascii="Times New Roman" w:hAnsi="Times New Roman" w:cs="Times New Roman"/>
            </w:rPr>
          </w:rPrChange>
        </w:rPr>
      </w:pPr>
      <w:r w:rsidRPr="0003267E">
        <w:rPr>
          <w:rFonts w:ascii="Times New Roman" w:hAnsi="Times New Roman" w:cs="Times New Roman"/>
          <w:rPrChange w:id="804" w:author="Brian Stock" w:date="2020-08-31T19:35:00Z">
            <w:rPr>
              <w:rFonts w:ascii="Times New Roman" w:hAnsi="Times New Roman" w:cs="Times New Roman"/>
            </w:rPr>
          </w:rPrChange>
        </w:rPr>
        <w:t>Punt, A. E., Dunn, A., Elvarsson, B. Þ., Hampton, J., Hoyle, S. D., Maunder, M. N., Methot, R. D., et al. 2020. Essential features of the next-generation integrated fisheries stock assessment package: A perspective. Fisheries Research</w:t>
      </w:r>
      <w:del w:id="805" w:author="Brian Stock" w:date="2020-08-31T19:41:00Z">
        <w:r w:rsidRPr="0003267E" w:rsidDel="00FC4FBA">
          <w:rPr>
            <w:rFonts w:ascii="Times New Roman" w:hAnsi="Times New Roman" w:cs="Times New Roman"/>
            <w:rPrChange w:id="806" w:author="Brian Stock" w:date="2020-08-31T19:35:00Z">
              <w:rPr>
                <w:rFonts w:ascii="Times New Roman" w:hAnsi="Times New Roman" w:cs="Times New Roman"/>
              </w:rPr>
            </w:rPrChange>
          </w:rPr>
          <w:delText>,</w:delText>
        </w:r>
      </w:del>
      <w:r w:rsidRPr="0003267E">
        <w:rPr>
          <w:rFonts w:ascii="Times New Roman" w:hAnsi="Times New Roman" w:cs="Times New Roman"/>
          <w:rPrChange w:id="807" w:author="Brian Stock" w:date="2020-08-31T19:35:00Z">
            <w:rPr>
              <w:rFonts w:ascii="Times New Roman" w:hAnsi="Times New Roman" w:cs="Times New Roman"/>
            </w:rPr>
          </w:rPrChange>
        </w:rPr>
        <w:t xml:space="preserve"> 229: 105617.</w:t>
      </w:r>
    </w:p>
    <w:p w14:paraId="204A3AA3" w14:textId="51360513" w:rsidR="0094661D" w:rsidRPr="0003267E" w:rsidRDefault="0094661D" w:rsidP="0094661D">
      <w:pPr>
        <w:ind w:left="720" w:hanging="720"/>
        <w:rPr>
          <w:rFonts w:ascii="Times New Roman" w:hAnsi="Times New Roman" w:cs="Times New Roman"/>
          <w:rPrChange w:id="808" w:author="Brian Stock" w:date="2020-08-31T19:35:00Z">
            <w:rPr>
              <w:rFonts w:ascii="Times New Roman" w:hAnsi="Times New Roman" w:cs="Times New Roman"/>
            </w:rPr>
          </w:rPrChange>
        </w:rPr>
      </w:pPr>
      <w:r w:rsidRPr="0003267E">
        <w:rPr>
          <w:rFonts w:ascii="Times New Roman" w:hAnsi="Times New Roman" w:cs="Times New Roman"/>
          <w:rPrChange w:id="809" w:author="Brian Stock" w:date="2020-08-31T19:35:00Z">
            <w:rPr>
              <w:rFonts w:ascii="Times New Roman" w:hAnsi="Times New Roman" w:cs="Times New Roman"/>
            </w:rPr>
          </w:rPrChange>
        </w:rPr>
        <w:t>R Core Team. 2020. R: A language and environment for statistical computing. R Foundation for Statistical Computing, Vienna, Austria. https://www.R-project.org/.</w:t>
      </w:r>
    </w:p>
    <w:p w14:paraId="206D96DA" w14:textId="674DEC37" w:rsidR="0094034C" w:rsidRPr="0003267E" w:rsidRDefault="0094034C" w:rsidP="00FC4FBA">
      <w:pPr>
        <w:ind w:left="720" w:hanging="720"/>
        <w:rPr>
          <w:rFonts w:ascii="Times New Roman" w:hAnsi="Times New Roman" w:cs="Times New Roman"/>
          <w:rPrChange w:id="810" w:author="Brian Stock" w:date="2020-08-31T19:35:00Z">
            <w:rPr>
              <w:rFonts w:ascii="Times New Roman" w:hAnsi="Times New Roman" w:cs="Times New Roman"/>
            </w:rPr>
          </w:rPrChange>
        </w:rPr>
      </w:pPr>
      <w:r w:rsidRPr="0003267E">
        <w:rPr>
          <w:rFonts w:ascii="Times New Roman" w:hAnsi="Times New Roman" w:cs="Times New Roman"/>
          <w:rPrChange w:id="811" w:author="Brian Stock" w:date="2020-08-31T19:35:00Z">
            <w:rPr>
              <w:rFonts w:ascii="Times New Roman" w:hAnsi="Times New Roman" w:cs="Times New Roman"/>
            </w:rPr>
          </w:rPrChange>
        </w:rPr>
        <w:t xml:space="preserve">Stock, B.C. and Miller, T.J. this issue. </w:t>
      </w:r>
      <w:ins w:id="812" w:author="Brian Stock" w:date="2020-08-31T19:45:00Z">
        <w:r w:rsidR="00FC4FBA" w:rsidRPr="00FC4FBA">
          <w:rPr>
            <w:rFonts w:ascii="Times New Roman" w:hAnsi="Times New Roman" w:cs="Times New Roman"/>
          </w:rPr>
          <w:t xml:space="preserve">The Woods Hole Assessment Model (WHAM): </w:t>
        </w:r>
        <w:r w:rsidR="00FC4FBA">
          <w:rPr>
            <w:rFonts w:ascii="Times New Roman" w:hAnsi="Times New Roman" w:cs="Times New Roman"/>
          </w:rPr>
          <w:t>a</w:t>
        </w:r>
      </w:ins>
      <w:ins w:id="813" w:author="Brian Stock" w:date="2020-08-31T19:46:00Z">
        <w:r w:rsidR="00FC4FBA">
          <w:rPr>
            <w:rFonts w:ascii="Times New Roman" w:hAnsi="Times New Roman" w:cs="Times New Roman"/>
          </w:rPr>
          <w:t xml:space="preserve"> </w:t>
        </w:r>
        <w:r w:rsidR="00FC4FBA" w:rsidRPr="00FC4FBA">
          <w:rPr>
            <w:rFonts w:ascii="Times New Roman" w:hAnsi="Times New Roman" w:cs="Times New Roman"/>
          </w:rPr>
          <w:t>general state-space age-structured stock assessment framework</w:t>
        </w:r>
        <w:r w:rsidR="00FC4FBA">
          <w:rPr>
            <w:rFonts w:ascii="Times New Roman" w:hAnsi="Times New Roman" w:cs="Times New Roman"/>
          </w:rPr>
          <w:t xml:space="preserve"> that can i</w:t>
        </w:r>
      </w:ins>
      <w:ins w:id="814" w:author="Brian Stock" w:date="2020-08-31T19:45:00Z">
        <w:r w:rsidR="00FC4FBA" w:rsidRPr="00FC4FBA">
          <w:rPr>
            <w:rFonts w:ascii="Times New Roman" w:hAnsi="Times New Roman" w:cs="Times New Roman"/>
          </w:rPr>
          <w:t>ncorporat</w:t>
        </w:r>
      </w:ins>
      <w:ins w:id="815" w:author="Brian Stock" w:date="2020-08-31T19:46:00Z">
        <w:r w:rsidR="00FC4FBA">
          <w:rPr>
            <w:rFonts w:ascii="Times New Roman" w:hAnsi="Times New Roman" w:cs="Times New Roman"/>
          </w:rPr>
          <w:t>e</w:t>
        </w:r>
      </w:ins>
      <w:ins w:id="816" w:author="Brian Stock" w:date="2020-08-31T19:45:00Z">
        <w:r w:rsidR="00FC4FBA">
          <w:rPr>
            <w:rFonts w:ascii="Times New Roman" w:hAnsi="Times New Roman" w:cs="Times New Roman"/>
          </w:rPr>
          <w:t xml:space="preserve"> </w:t>
        </w:r>
        <w:r w:rsidR="00FC4FBA" w:rsidRPr="00FC4FBA">
          <w:rPr>
            <w:rFonts w:ascii="Times New Roman" w:hAnsi="Times New Roman" w:cs="Times New Roman"/>
          </w:rPr>
          <w:t xml:space="preserve">environmental </w:t>
        </w:r>
      </w:ins>
      <w:ins w:id="817" w:author="Brian Stock" w:date="2020-08-31T19:47:00Z">
        <w:r w:rsidR="00E06303">
          <w:rPr>
            <w:rFonts w:ascii="Times New Roman" w:hAnsi="Times New Roman" w:cs="Times New Roman"/>
          </w:rPr>
          <w:t xml:space="preserve">effects. </w:t>
        </w:r>
      </w:ins>
      <w:del w:id="818" w:author="Brian Stock" w:date="2020-08-31T19:44:00Z">
        <w:r w:rsidRPr="0003267E" w:rsidDel="00FC4FBA">
          <w:rPr>
            <w:rFonts w:ascii="Times New Roman" w:hAnsi="Times New Roman" w:cs="Times New Roman"/>
            <w:rPrChange w:id="819" w:author="Brian Stock" w:date="2020-08-31T19:35:00Z">
              <w:rPr>
                <w:rFonts w:ascii="Times New Roman" w:hAnsi="Times New Roman" w:cs="Times New Roman"/>
              </w:rPr>
            </w:rPrChange>
          </w:rPr>
          <w:delText>WHAM description and simulation test</w:delText>
        </w:r>
      </w:del>
      <w:del w:id="820" w:author="Brian Stock" w:date="2020-08-31T19:47:00Z">
        <w:r w:rsidR="00FC3C50" w:rsidRPr="0003267E" w:rsidDel="00E06303">
          <w:rPr>
            <w:rFonts w:ascii="Times New Roman" w:hAnsi="Times New Roman" w:cs="Times New Roman"/>
            <w:rPrChange w:id="821" w:author="Brian Stock" w:date="2020-08-31T19:35:00Z">
              <w:rPr>
                <w:rFonts w:ascii="Times New Roman" w:hAnsi="Times New Roman" w:cs="Times New Roman"/>
              </w:rPr>
            </w:rPrChange>
          </w:rPr>
          <w:delText xml:space="preserve"> </w:delText>
        </w:r>
      </w:del>
      <w:r w:rsidR="00FC3C50" w:rsidRPr="0003267E">
        <w:rPr>
          <w:rFonts w:ascii="Times New Roman" w:hAnsi="Times New Roman" w:cs="Times New Roman"/>
          <w:color w:val="FF0000"/>
          <w:rPrChange w:id="822" w:author="Brian Stock" w:date="2020-08-31T19:35:00Z">
            <w:rPr>
              <w:rFonts w:ascii="Times New Roman" w:hAnsi="Times New Roman" w:cs="Times New Roman"/>
              <w:color w:val="FF0000"/>
            </w:rPr>
          </w:rPrChange>
        </w:rPr>
        <w:t>*final ref TBD</w:t>
      </w:r>
      <w:r w:rsidR="00FC3C50" w:rsidRPr="0003267E">
        <w:rPr>
          <w:rFonts w:ascii="Times New Roman" w:hAnsi="Times New Roman" w:cs="Times New Roman"/>
          <w:rPrChange w:id="823" w:author="Brian Stock" w:date="2020-08-31T19:35:00Z">
            <w:rPr>
              <w:rFonts w:ascii="Times New Roman" w:hAnsi="Times New Roman" w:cs="Times New Roman"/>
            </w:rPr>
          </w:rPrChange>
        </w:rPr>
        <w:t>.</w:t>
      </w:r>
    </w:p>
    <w:p w14:paraId="4A97772F" w14:textId="431D1D2C" w:rsidR="004753A9" w:rsidRPr="0003267E" w:rsidRDefault="004753A9" w:rsidP="0094661D">
      <w:pPr>
        <w:ind w:left="720" w:hanging="720"/>
        <w:rPr>
          <w:rFonts w:ascii="Times New Roman" w:hAnsi="Times New Roman" w:cs="Times New Roman"/>
          <w:rPrChange w:id="824" w:author="Brian Stock" w:date="2020-08-31T19:35:00Z">
            <w:rPr>
              <w:rFonts w:ascii="Times New Roman" w:hAnsi="Times New Roman" w:cs="Times New Roman"/>
            </w:rPr>
          </w:rPrChange>
        </w:rPr>
      </w:pPr>
      <w:r w:rsidRPr="0003267E">
        <w:rPr>
          <w:rFonts w:ascii="Times New Roman" w:hAnsi="Times New Roman" w:cs="Times New Roman"/>
          <w:rPrChange w:id="825" w:author="Brian Stock" w:date="2020-08-31T19:35:00Z">
            <w:rPr>
              <w:rFonts w:ascii="Times New Roman" w:hAnsi="Times New Roman" w:cs="Times New Roman"/>
            </w:rPr>
          </w:rPrChange>
        </w:rPr>
        <w:t>Stone, H.H.</w:t>
      </w:r>
      <w:del w:id="826" w:author="Brian Stock" w:date="2020-08-31T19:35:00Z">
        <w:r w:rsidRPr="0003267E" w:rsidDel="0003267E">
          <w:rPr>
            <w:rFonts w:ascii="Times New Roman" w:hAnsi="Times New Roman" w:cs="Times New Roman"/>
            <w:rPrChange w:id="827" w:author="Brian Stock" w:date="2020-08-31T19:35:00Z">
              <w:rPr>
                <w:rFonts w:ascii="Times New Roman" w:hAnsi="Times New Roman" w:cs="Times New Roman"/>
              </w:rPr>
            </w:rPrChange>
          </w:rPr>
          <w:delText>;</w:delText>
        </w:r>
      </w:del>
      <w:ins w:id="828" w:author="Brian Stock" w:date="2020-08-31T19:35:00Z">
        <w:r w:rsidR="0003267E">
          <w:rPr>
            <w:rFonts w:ascii="Times New Roman" w:hAnsi="Times New Roman" w:cs="Times New Roman"/>
          </w:rPr>
          <w:t>,</w:t>
        </w:r>
      </w:ins>
      <w:r w:rsidRPr="0003267E">
        <w:rPr>
          <w:rFonts w:ascii="Times New Roman" w:hAnsi="Times New Roman" w:cs="Times New Roman"/>
          <w:rPrChange w:id="829"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830" w:author="Brian Stock" w:date="2020-08-31T19:35:00Z">
            <w:rPr>
              <w:rFonts w:ascii="Times New Roman" w:hAnsi="Times New Roman" w:cs="Times New Roman"/>
            </w:rPr>
          </w:rPrChange>
        </w:rPr>
        <w:t>Gavaris</w:t>
      </w:r>
      <w:proofErr w:type="spellEnd"/>
      <w:r w:rsidRPr="0003267E">
        <w:rPr>
          <w:rFonts w:ascii="Times New Roman" w:hAnsi="Times New Roman" w:cs="Times New Roman"/>
          <w:rPrChange w:id="831" w:author="Brian Stock" w:date="2020-08-31T19:35:00Z">
            <w:rPr>
              <w:rFonts w:ascii="Times New Roman" w:hAnsi="Times New Roman" w:cs="Times New Roman"/>
            </w:rPr>
          </w:rPrChange>
        </w:rPr>
        <w:t>, S.</w:t>
      </w:r>
      <w:del w:id="832" w:author="Brian Stock" w:date="2020-08-31T19:35:00Z">
        <w:r w:rsidRPr="0003267E" w:rsidDel="0003267E">
          <w:rPr>
            <w:rFonts w:ascii="Times New Roman" w:hAnsi="Times New Roman" w:cs="Times New Roman"/>
            <w:rPrChange w:id="833" w:author="Brian Stock" w:date="2020-08-31T19:35:00Z">
              <w:rPr>
                <w:rFonts w:ascii="Times New Roman" w:hAnsi="Times New Roman" w:cs="Times New Roman"/>
              </w:rPr>
            </w:rPrChange>
          </w:rPr>
          <w:delText>;</w:delText>
        </w:r>
      </w:del>
      <w:ins w:id="834" w:author="Brian Stock" w:date="2020-08-31T19:35:00Z">
        <w:r w:rsidR="0003267E">
          <w:rPr>
            <w:rFonts w:ascii="Times New Roman" w:hAnsi="Times New Roman" w:cs="Times New Roman"/>
          </w:rPr>
          <w:t>,</w:t>
        </w:r>
      </w:ins>
      <w:r w:rsidRPr="0003267E">
        <w:rPr>
          <w:rFonts w:ascii="Times New Roman" w:hAnsi="Times New Roman" w:cs="Times New Roman"/>
          <w:rPrChange w:id="835" w:author="Brian Stock" w:date="2020-08-31T19:35:00Z">
            <w:rPr>
              <w:rFonts w:ascii="Times New Roman" w:hAnsi="Times New Roman" w:cs="Times New Roman"/>
            </w:rPr>
          </w:rPrChange>
        </w:rPr>
        <w:t xml:space="preserve"> Legault, C.M.</w:t>
      </w:r>
      <w:del w:id="836" w:author="Brian Stock" w:date="2020-08-31T19:35:00Z">
        <w:r w:rsidRPr="0003267E" w:rsidDel="0003267E">
          <w:rPr>
            <w:rFonts w:ascii="Times New Roman" w:hAnsi="Times New Roman" w:cs="Times New Roman"/>
            <w:rPrChange w:id="837" w:author="Brian Stock" w:date="2020-08-31T19:35:00Z">
              <w:rPr>
                <w:rFonts w:ascii="Times New Roman" w:hAnsi="Times New Roman" w:cs="Times New Roman"/>
              </w:rPr>
            </w:rPrChange>
          </w:rPr>
          <w:delText>;</w:delText>
        </w:r>
      </w:del>
      <w:ins w:id="838" w:author="Brian Stock" w:date="2020-08-31T19:35:00Z">
        <w:r w:rsidR="0003267E">
          <w:rPr>
            <w:rFonts w:ascii="Times New Roman" w:hAnsi="Times New Roman" w:cs="Times New Roman"/>
          </w:rPr>
          <w:t>,</w:t>
        </w:r>
      </w:ins>
      <w:r w:rsidRPr="0003267E">
        <w:rPr>
          <w:rFonts w:ascii="Times New Roman" w:hAnsi="Times New Roman" w:cs="Times New Roman"/>
          <w:rPrChange w:id="839" w:author="Brian Stock" w:date="2020-08-31T19:35:00Z">
            <w:rPr>
              <w:rFonts w:ascii="Times New Roman" w:hAnsi="Times New Roman" w:cs="Times New Roman"/>
            </w:rPr>
          </w:rPrChange>
        </w:rPr>
        <w:t xml:space="preserve"> Neilson, J.D.</w:t>
      </w:r>
      <w:del w:id="840" w:author="Brian Stock" w:date="2020-08-31T19:35:00Z">
        <w:r w:rsidRPr="0003267E" w:rsidDel="0003267E">
          <w:rPr>
            <w:rFonts w:ascii="Times New Roman" w:hAnsi="Times New Roman" w:cs="Times New Roman"/>
            <w:rPrChange w:id="841" w:author="Brian Stock" w:date="2020-08-31T19:35:00Z">
              <w:rPr>
                <w:rFonts w:ascii="Times New Roman" w:hAnsi="Times New Roman" w:cs="Times New Roman"/>
              </w:rPr>
            </w:rPrChange>
          </w:rPr>
          <w:delText>;</w:delText>
        </w:r>
      </w:del>
      <w:ins w:id="842" w:author="Brian Stock" w:date="2020-08-31T19:35:00Z">
        <w:r w:rsidR="0003267E">
          <w:rPr>
            <w:rFonts w:ascii="Times New Roman" w:hAnsi="Times New Roman" w:cs="Times New Roman"/>
          </w:rPr>
          <w:t>,</w:t>
        </w:r>
      </w:ins>
      <w:r w:rsidRPr="0003267E">
        <w:rPr>
          <w:rFonts w:ascii="Times New Roman" w:hAnsi="Times New Roman" w:cs="Times New Roman"/>
          <w:rPrChange w:id="843" w:author="Brian Stock" w:date="2020-08-31T19:35:00Z">
            <w:rPr>
              <w:rFonts w:ascii="Times New Roman" w:hAnsi="Times New Roman" w:cs="Times New Roman"/>
            </w:rPr>
          </w:rPrChange>
        </w:rPr>
        <w:t xml:space="preserve"> </w:t>
      </w:r>
      <w:ins w:id="844" w:author="Brian Stock" w:date="2020-08-31T19:47:00Z">
        <w:r w:rsidR="00E06303">
          <w:rPr>
            <w:rFonts w:ascii="Times New Roman" w:hAnsi="Times New Roman" w:cs="Times New Roman"/>
          </w:rPr>
          <w:t xml:space="preserve">and </w:t>
        </w:r>
      </w:ins>
      <w:proofErr w:type="spellStart"/>
      <w:r w:rsidRPr="0003267E">
        <w:rPr>
          <w:rFonts w:ascii="Times New Roman" w:hAnsi="Times New Roman" w:cs="Times New Roman"/>
          <w:rPrChange w:id="845" w:author="Brian Stock" w:date="2020-08-31T19:35:00Z">
            <w:rPr>
              <w:rFonts w:ascii="Times New Roman" w:hAnsi="Times New Roman" w:cs="Times New Roman"/>
            </w:rPr>
          </w:rPrChange>
        </w:rPr>
        <w:t>Cadrin</w:t>
      </w:r>
      <w:proofErr w:type="spellEnd"/>
      <w:r w:rsidRPr="0003267E">
        <w:rPr>
          <w:rFonts w:ascii="Times New Roman" w:hAnsi="Times New Roman" w:cs="Times New Roman"/>
          <w:rPrChange w:id="846" w:author="Brian Stock" w:date="2020-08-31T19:35:00Z">
            <w:rPr>
              <w:rFonts w:ascii="Times New Roman" w:hAnsi="Times New Roman" w:cs="Times New Roman"/>
            </w:rPr>
          </w:rPrChange>
        </w:rPr>
        <w:t xml:space="preserve">, S.X. </w:t>
      </w:r>
      <w:ins w:id="847" w:author="Brian Stock" w:date="2020-08-31T15:17:00Z">
        <w:r w:rsidR="00B26BC1" w:rsidRPr="0003267E">
          <w:rPr>
            <w:rFonts w:ascii="Times New Roman" w:hAnsi="Times New Roman" w:cs="Times New Roman"/>
            <w:rPrChange w:id="848" w:author="Brian Stock" w:date="2020-08-31T19:35:00Z">
              <w:rPr>
                <w:rFonts w:ascii="Times New Roman" w:hAnsi="Times New Roman" w:cs="Times New Roman"/>
              </w:rPr>
            </w:rPrChange>
          </w:rPr>
          <w:t xml:space="preserve">2004. </w:t>
        </w:r>
      </w:ins>
      <w:r w:rsidRPr="0003267E">
        <w:rPr>
          <w:rFonts w:ascii="Times New Roman" w:hAnsi="Times New Roman" w:cs="Times New Roman"/>
          <w:rPrChange w:id="849" w:author="Brian Stock" w:date="2020-08-31T19:35:00Z">
            <w:rPr>
              <w:rFonts w:ascii="Times New Roman" w:hAnsi="Times New Roman" w:cs="Times New Roman"/>
            </w:rPr>
          </w:rPrChange>
        </w:rPr>
        <w:t>Collapse and recovery of the yellowtail flounder (Limanda ferruginea) fishery on Georges Bank. Journal of Sea Research. 51:</w:t>
      </w:r>
      <w:ins w:id="850" w:author="Brian Stock" w:date="2020-08-31T19:47:00Z">
        <w:r w:rsidR="00E06303">
          <w:rPr>
            <w:rFonts w:ascii="Times New Roman" w:hAnsi="Times New Roman" w:cs="Times New Roman"/>
          </w:rPr>
          <w:t xml:space="preserve"> </w:t>
        </w:r>
      </w:ins>
      <w:r w:rsidRPr="0003267E">
        <w:rPr>
          <w:rFonts w:ascii="Times New Roman" w:hAnsi="Times New Roman" w:cs="Times New Roman"/>
          <w:rPrChange w:id="851" w:author="Brian Stock" w:date="2020-08-31T19:35:00Z">
            <w:rPr>
              <w:rFonts w:ascii="Times New Roman" w:hAnsi="Times New Roman" w:cs="Times New Roman"/>
            </w:rPr>
          </w:rPrChange>
        </w:rPr>
        <w:t>261-270</w:t>
      </w:r>
      <w:ins w:id="852" w:author="Brian Stock" w:date="2020-08-31T15:17:00Z">
        <w:r w:rsidR="00B26BC1" w:rsidRPr="0003267E">
          <w:rPr>
            <w:rFonts w:ascii="Times New Roman" w:hAnsi="Times New Roman" w:cs="Times New Roman"/>
            <w:rPrChange w:id="853" w:author="Brian Stock" w:date="2020-08-31T19:35:00Z">
              <w:rPr>
                <w:rFonts w:ascii="Times New Roman" w:hAnsi="Times New Roman" w:cs="Times New Roman"/>
              </w:rPr>
            </w:rPrChange>
          </w:rPr>
          <w:t>.</w:t>
        </w:r>
      </w:ins>
      <w:del w:id="854" w:author="Brian Stock" w:date="2020-08-31T15:17:00Z">
        <w:r w:rsidRPr="0003267E" w:rsidDel="00B26BC1">
          <w:rPr>
            <w:rFonts w:ascii="Times New Roman" w:hAnsi="Times New Roman" w:cs="Times New Roman"/>
            <w:rPrChange w:id="855" w:author="Brian Stock" w:date="2020-08-31T19:35:00Z">
              <w:rPr>
                <w:rFonts w:ascii="Times New Roman" w:hAnsi="Times New Roman" w:cs="Times New Roman"/>
              </w:rPr>
            </w:rPrChange>
          </w:rPr>
          <w:delText>; 2004</w:delText>
        </w:r>
      </w:del>
    </w:p>
    <w:p w14:paraId="2FC42AA1" w14:textId="4F311404" w:rsidR="004753A9" w:rsidRPr="0003267E" w:rsidDel="00606AF8" w:rsidRDefault="004753A9" w:rsidP="004753A9">
      <w:pPr>
        <w:ind w:left="720" w:hanging="720"/>
        <w:rPr>
          <w:del w:id="856" w:author="Brian Stock" w:date="2020-08-31T19:49:00Z"/>
          <w:rFonts w:ascii="Times New Roman" w:hAnsi="Times New Roman" w:cs="Times New Roman"/>
          <w:rPrChange w:id="857" w:author="Brian Stock" w:date="2020-08-31T19:35:00Z">
            <w:rPr>
              <w:del w:id="858" w:author="Brian Stock" w:date="2020-08-31T19:49:00Z"/>
              <w:rFonts w:ascii="Times New Roman" w:hAnsi="Times New Roman" w:cs="Times New Roman"/>
            </w:rPr>
          </w:rPrChange>
        </w:rPr>
      </w:pPr>
      <w:bookmarkStart w:id="859" w:name="_GoBack"/>
      <w:bookmarkEnd w:id="859"/>
      <w:del w:id="860" w:author="Brian Stock" w:date="2020-08-31T19:49:00Z">
        <w:r w:rsidRPr="0003267E" w:rsidDel="00606AF8">
          <w:rPr>
            <w:rFonts w:ascii="Times New Roman" w:hAnsi="Times New Roman" w:cs="Times New Roman"/>
            <w:rPrChange w:id="861" w:author="Brian Stock" w:date="2020-08-31T19:35:00Z">
              <w:rPr>
                <w:rFonts w:ascii="Times New Roman" w:hAnsi="Times New Roman" w:cs="Times New Roman"/>
              </w:rPr>
            </w:rPrChange>
          </w:rPr>
          <w:delText>Szuwalski, C.S.</w:delText>
        </w:r>
      </w:del>
      <w:del w:id="862" w:author="Brian Stock" w:date="2020-08-31T19:35:00Z">
        <w:r w:rsidRPr="0003267E" w:rsidDel="0003267E">
          <w:rPr>
            <w:rFonts w:ascii="Times New Roman" w:hAnsi="Times New Roman" w:cs="Times New Roman"/>
            <w:rPrChange w:id="863" w:author="Brian Stock" w:date="2020-08-31T19:35:00Z">
              <w:rPr>
                <w:rFonts w:ascii="Times New Roman" w:hAnsi="Times New Roman" w:cs="Times New Roman"/>
              </w:rPr>
            </w:rPrChange>
          </w:rPr>
          <w:delText>;</w:delText>
        </w:r>
      </w:del>
      <w:del w:id="864" w:author="Brian Stock" w:date="2020-08-31T19:49:00Z">
        <w:r w:rsidRPr="0003267E" w:rsidDel="00606AF8">
          <w:rPr>
            <w:rFonts w:ascii="Times New Roman" w:hAnsi="Times New Roman" w:cs="Times New Roman"/>
            <w:rPrChange w:id="865" w:author="Brian Stock" w:date="2020-08-31T19:35:00Z">
              <w:rPr>
                <w:rFonts w:ascii="Times New Roman" w:hAnsi="Times New Roman" w:cs="Times New Roman"/>
              </w:rPr>
            </w:rPrChange>
          </w:rPr>
          <w:delText xml:space="preserve"> Vert</w:delText>
        </w:r>
        <w:r w:rsidRPr="0003267E" w:rsidDel="00606AF8">
          <w:rPr>
            <w:rFonts w:ascii="Cambria Math" w:hAnsi="Cambria Math" w:cs="Cambria Math"/>
            <w:rPrChange w:id="866" w:author="Brian Stock" w:date="2020-08-31T19:35:00Z">
              <w:rPr>
                <w:rFonts w:ascii="Cambria Math" w:hAnsi="Cambria Math" w:cs="Cambria Math"/>
              </w:rPr>
            </w:rPrChange>
          </w:rPr>
          <w:delText>‐</w:delText>
        </w:r>
        <w:r w:rsidRPr="0003267E" w:rsidDel="00606AF8">
          <w:rPr>
            <w:rFonts w:ascii="Times New Roman" w:hAnsi="Times New Roman" w:cs="Times New Roman"/>
            <w:rPrChange w:id="867" w:author="Brian Stock" w:date="2020-08-31T19:35:00Z">
              <w:rPr>
                <w:rFonts w:ascii="Times New Roman" w:hAnsi="Times New Roman" w:cs="Times New Roman"/>
              </w:rPr>
            </w:rPrChange>
          </w:rPr>
          <w:delText>Pre, K.A.</w:delText>
        </w:r>
      </w:del>
      <w:del w:id="868" w:author="Brian Stock" w:date="2020-08-31T19:35:00Z">
        <w:r w:rsidRPr="0003267E" w:rsidDel="0003267E">
          <w:rPr>
            <w:rFonts w:ascii="Times New Roman" w:hAnsi="Times New Roman" w:cs="Times New Roman"/>
            <w:rPrChange w:id="869" w:author="Brian Stock" w:date="2020-08-31T19:35:00Z">
              <w:rPr>
                <w:rFonts w:ascii="Times New Roman" w:hAnsi="Times New Roman" w:cs="Times New Roman"/>
              </w:rPr>
            </w:rPrChange>
          </w:rPr>
          <w:delText>;</w:delText>
        </w:r>
      </w:del>
      <w:del w:id="870" w:author="Brian Stock" w:date="2020-08-31T19:49:00Z">
        <w:r w:rsidRPr="0003267E" w:rsidDel="00606AF8">
          <w:rPr>
            <w:rFonts w:ascii="Times New Roman" w:hAnsi="Times New Roman" w:cs="Times New Roman"/>
            <w:rPrChange w:id="871" w:author="Brian Stock" w:date="2020-08-31T19:35:00Z">
              <w:rPr>
                <w:rFonts w:ascii="Times New Roman" w:hAnsi="Times New Roman" w:cs="Times New Roman"/>
              </w:rPr>
            </w:rPrChange>
          </w:rPr>
          <w:delText xml:space="preserve"> Punt, A.E.</w:delText>
        </w:r>
      </w:del>
      <w:del w:id="872" w:author="Brian Stock" w:date="2020-08-31T19:35:00Z">
        <w:r w:rsidRPr="0003267E" w:rsidDel="0003267E">
          <w:rPr>
            <w:rFonts w:ascii="Times New Roman" w:hAnsi="Times New Roman" w:cs="Times New Roman"/>
            <w:rPrChange w:id="873" w:author="Brian Stock" w:date="2020-08-31T19:35:00Z">
              <w:rPr>
                <w:rFonts w:ascii="Times New Roman" w:hAnsi="Times New Roman" w:cs="Times New Roman"/>
              </w:rPr>
            </w:rPrChange>
          </w:rPr>
          <w:delText>;</w:delText>
        </w:r>
      </w:del>
      <w:del w:id="874" w:author="Brian Stock" w:date="2020-08-31T19:49:00Z">
        <w:r w:rsidRPr="0003267E" w:rsidDel="00606AF8">
          <w:rPr>
            <w:rFonts w:ascii="Times New Roman" w:hAnsi="Times New Roman" w:cs="Times New Roman"/>
            <w:rPrChange w:id="875" w:author="Brian Stock" w:date="2020-08-31T19:35:00Z">
              <w:rPr>
                <w:rFonts w:ascii="Times New Roman" w:hAnsi="Times New Roman" w:cs="Times New Roman"/>
              </w:rPr>
            </w:rPrChange>
          </w:rPr>
          <w:delText xml:space="preserve"> Branch, T.A.</w:delText>
        </w:r>
      </w:del>
      <w:del w:id="876" w:author="Brian Stock" w:date="2020-08-31T19:35:00Z">
        <w:r w:rsidRPr="0003267E" w:rsidDel="0003267E">
          <w:rPr>
            <w:rFonts w:ascii="Times New Roman" w:hAnsi="Times New Roman" w:cs="Times New Roman"/>
            <w:rPrChange w:id="877" w:author="Brian Stock" w:date="2020-08-31T19:35:00Z">
              <w:rPr>
                <w:rFonts w:ascii="Times New Roman" w:hAnsi="Times New Roman" w:cs="Times New Roman"/>
              </w:rPr>
            </w:rPrChange>
          </w:rPr>
          <w:delText>;</w:delText>
        </w:r>
      </w:del>
      <w:del w:id="878" w:author="Brian Stock" w:date="2020-08-31T19:49:00Z">
        <w:r w:rsidRPr="0003267E" w:rsidDel="00606AF8">
          <w:rPr>
            <w:rFonts w:ascii="Times New Roman" w:hAnsi="Times New Roman" w:cs="Times New Roman"/>
            <w:rPrChange w:id="879" w:author="Brian Stock" w:date="2020-08-31T19:35:00Z">
              <w:rPr>
                <w:rFonts w:ascii="Times New Roman" w:hAnsi="Times New Roman" w:cs="Times New Roman"/>
              </w:rPr>
            </w:rPrChange>
          </w:rPr>
          <w:delText xml:space="preserve"> Hilborn, R. Examining common assumptions about recruitment: a meta</w:delText>
        </w:r>
        <w:r w:rsidRPr="0003267E" w:rsidDel="00606AF8">
          <w:rPr>
            <w:rFonts w:ascii="Cambria Math" w:hAnsi="Cambria Math" w:cs="Cambria Math"/>
            <w:rPrChange w:id="880" w:author="Brian Stock" w:date="2020-08-31T19:35:00Z">
              <w:rPr>
                <w:rFonts w:ascii="Cambria Math" w:hAnsi="Cambria Math" w:cs="Cambria Math"/>
              </w:rPr>
            </w:rPrChange>
          </w:rPr>
          <w:delText>‐</w:delText>
        </w:r>
        <w:r w:rsidRPr="0003267E" w:rsidDel="00606AF8">
          <w:rPr>
            <w:rFonts w:ascii="Times New Roman" w:hAnsi="Times New Roman" w:cs="Times New Roman"/>
            <w:rPrChange w:id="881" w:author="Brian Stock" w:date="2020-08-31T19:35:00Z">
              <w:rPr>
                <w:rFonts w:ascii="Times New Roman" w:hAnsi="Times New Roman" w:cs="Times New Roman"/>
              </w:rPr>
            </w:rPrChange>
          </w:rPr>
          <w:delText>analysis of recruitment dynamics for worldwide marine fisheries. Fish and Fisheries</w:delText>
        </w:r>
      </w:del>
      <w:del w:id="882" w:author="Brian Stock" w:date="2020-08-31T19:47:00Z">
        <w:r w:rsidRPr="0003267E" w:rsidDel="00E06303">
          <w:rPr>
            <w:rFonts w:ascii="Times New Roman" w:hAnsi="Times New Roman" w:cs="Times New Roman"/>
            <w:rPrChange w:id="883" w:author="Brian Stock" w:date="2020-08-31T19:35:00Z">
              <w:rPr>
                <w:rFonts w:ascii="Times New Roman" w:hAnsi="Times New Roman" w:cs="Times New Roman"/>
              </w:rPr>
            </w:rPrChange>
          </w:rPr>
          <w:delText>.</w:delText>
        </w:r>
      </w:del>
      <w:del w:id="884" w:author="Brian Stock" w:date="2020-08-31T19:49:00Z">
        <w:r w:rsidRPr="0003267E" w:rsidDel="00606AF8">
          <w:rPr>
            <w:rFonts w:ascii="Times New Roman" w:hAnsi="Times New Roman" w:cs="Times New Roman"/>
            <w:rPrChange w:id="885" w:author="Brian Stock" w:date="2020-08-31T19:35:00Z">
              <w:rPr>
                <w:rFonts w:ascii="Times New Roman" w:hAnsi="Times New Roman" w:cs="Times New Roman"/>
              </w:rPr>
            </w:rPrChange>
          </w:rPr>
          <w:delText xml:space="preserve"> 16:633-648</w:delText>
        </w:r>
      </w:del>
      <w:del w:id="886" w:author="Brian Stock" w:date="2020-08-31T15:17:00Z">
        <w:r w:rsidRPr="0003267E" w:rsidDel="00B26BC1">
          <w:rPr>
            <w:rFonts w:ascii="Times New Roman" w:hAnsi="Times New Roman" w:cs="Times New Roman"/>
            <w:rPrChange w:id="887" w:author="Brian Stock" w:date="2020-08-31T19:35:00Z">
              <w:rPr>
                <w:rFonts w:ascii="Times New Roman" w:hAnsi="Times New Roman" w:cs="Times New Roman"/>
              </w:rPr>
            </w:rPrChange>
          </w:rPr>
          <w:delText>; 2015</w:delText>
        </w:r>
      </w:del>
    </w:p>
    <w:p w14:paraId="13A43330" w14:textId="68A2B094" w:rsidR="004753A9" w:rsidRPr="0003267E" w:rsidRDefault="004753A9" w:rsidP="004753A9">
      <w:pPr>
        <w:ind w:left="720" w:hanging="720"/>
        <w:rPr>
          <w:rFonts w:ascii="Times New Roman" w:hAnsi="Times New Roman" w:cs="Times New Roman"/>
          <w:rPrChange w:id="888" w:author="Brian Stock" w:date="2020-08-31T19:35:00Z">
            <w:rPr>
              <w:rFonts w:ascii="Times New Roman" w:hAnsi="Times New Roman" w:cs="Times New Roman"/>
            </w:rPr>
          </w:rPrChange>
        </w:rPr>
      </w:pPr>
      <w:r w:rsidRPr="0003267E">
        <w:rPr>
          <w:rFonts w:ascii="Times New Roman" w:hAnsi="Times New Roman" w:cs="Times New Roman"/>
          <w:rPrChange w:id="889" w:author="Brian Stock" w:date="2020-08-31T19:35:00Z">
            <w:rPr>
              <w:rFonts w:ascii="Times New Roman" w:hAnsi="Times New Roman" w:cs="Times New Roman"/>
            </w:rPr>
          </w:rPrChange>
        </w:rPr>
        <w:t>Thorson, J.T.</w:t>
      </w:r>
      <w:del w:id="890" w:author="Brian Stock" w:date="2020-08-31T19:35:00Z">
        <w:r w:rsidRPr="0003267E" w:rsidDel="0003267E">
          <w:rPr>
            <w:rFonts w:ascii="Times New Roman" w:hAnsi="Times New Roman" w:cs="Times New Roman"/>
            <w:rPrChange w:id="891" w:author="Brian Stock" w:date="2020-08-31T19:35:00Z">
              <w:rPr>
                <w:rFonts w:ascii="Times New Roman" w:hAnsi="Times New Roman" w:cs="Times New Roman"/>
              </w:rPr>
            </w:rPrChange>
          </w:rPr>
          <w:delText>;</w:delText>
        </w:r>
      </w:del>
      <w:ins w:id="892" w:author="Brian Stock" w:date="2020-08-31T19:35:00Z">
        <w:r w:rsidR="0003267E">
          <w:rPr>
            <w:rFonts w:ascii="Times New Roman" w:hAnsi="Times New Roman" w:cs="Times New Roman"/>
          </w:rPr>
          <w:t>,</w:t>
        </w:r>
      </w:ins>
      <w:r w:rsidRPr="0003267E">
        <w:rPr>
          <w:rFonts w:ascii="Times New Roman" w:hAnsi="Times New Roman" w:cs="Times New Roman"/>
          <w:rPrChange w:id="893" w:author="Brian Stock" w:date="2020-08-31T19:35:00Z">
            <w:rPr>
              <w:rFonts w:ascii="Times New Roman" w:hAnsi="Times New Roman" w:cs="Times New Roman"/>
            </w:rPr>
          </w:rPrChange>
        </w:rPr>
        <w:t xml:space="preserve"> Jensen, O.P.</w:t>
      </w:r>
      <w:del w:id="894" w:author="Brian Stock" w:date="2020-08-31T19:35:00Z">
        <w:r w:rsidRPr="0003267E" w:rsidDel="0003267E">
          <w:rPr>
            <w:rFonts w:ascii="Times New Roman" w:hAnsi="Times New Roman" w:cs="Times New Roman"/>
            <w:rPrChange w:id="895" w:author="Brian Stock" w:date="2020-08-31T19:35:00Z">
              <w:rPr>
                <w:rFonts w:ascii="Times New Roman" w:hAnsi="Times New Roman" w:cs="Times New Roman"/>
              </w:rPr>
            </w:rPrChange>
          </w:rPr>
          <w:delText>;</w:delText>
        </w:r>
      </w:del>
      <w:ins w:id="896" w:author="Brian Stock" w:date="2020-08-31T19:35:00Z">
        <w:r w:rsidR="0003267E">
          <w:rPr>
            <w:rFonts w:ascii="Times New Roman" w:hAnsi="Times New Roman" w:cs="Times New Roman"/>
          </w:rPr>
          <w:t>,</w:t>
        </w:r>
      </w:ins>
      <w:r w:rsidRPr="0003267E">
        <w:rPr>
          <w:rFonts w:ascii="Times New Roman" w:hAnsi="Times New Roman" w:cs="Times New Roman"/>
          <w:rPrChange w:id="897" w:author="Brian Stock" w:date="2020-08-31T19:35:00Z">
            <w:rPr>
              <w:rFonts w:ascii="Times New Roman" w:hAnsi="Times New Roman" w:cs="Times New Roman"/>
            </w:rPr>
          </w:rPrChange>
        </w:rPr>
        <w:t xml:space="preserve"> </w:t>
      </w:r>
      <w:ins w:id="898" w:author="Brian Stock" w:date="2020-08-31T19:47:00Z">
        <w:r w:rsidR="00E06303">
          <w:rPr>
            <w:rFonts w:ascii="Times New Roman" w:hAnsi="Times New Roman" w:cs="Times New Roman"/>
          </w:rPr>
          <w:t xml:space="preserve">and </w:t>
        </w:r>
      </w:ins>
      <w:proofErr w:type="spellStart"/>
      <w:r w:rsidRPr="0003267E">
        <w:rPr>
          <w:rFonts w:ascii="Times New Roman" w:hAnsi="Times New Roman" w:cs="Times New Roman"/>
          <w:rPrChange w:id="899" w:author="Brian Stock" w:date="2020-08-31T19:35:00Z">
            <w:rPr>
              <w:rFonts w:ascii="Times New Roman" w:hAnsi="Times New Roman" w:cs="Times New Roman"/>
            </w:rPr>
          </w:rPrChange>
        </w:rPr>
        <w:t>Zipkin</w:t>
      </w:r>
      <w:proofErr w:type="spellEnd"/>
      <w:r w:rsidRPr="0003267E">
        <w:rPr>
          <w:rFonts w:ascii="Times New Roman" w:hAnsi="Times New Roman" w:cs="Times New Roman"/>
          <w:rPrChange w:id="900" w:author="Brian Stock" w:date="2020-08-31T19:35:00Z">
            <w:rPr>
              <w:rFonts w:ascii="Times New Roman" w:hAnsi="Times New Roman" w:cs="Times New Roman"/>
            </w:rPr>
          </w:rPrChange>
        </w:rPr>
        <w:t xml:space="preserve">, E.F. </w:t>
      </w:r>
      <w:ins w:id="901" w:author="Brian Stock" w:date="2020-08-31T15:17:00Z">
        <w:r w:rsidR="00B26BC1" w:rsidRPr="0003267E">
          <w:rPr>
            <w:rFonts w:ascii="Times New Roman" w:hAnsi="Times New Roman" w:cs="Times New Roman"/>
            <w:rPrChange w:id="902" w:author="Brian Stock" w:date="2020-08-31T19:35:00Z">
              <w:rPr>
                <w:rFonts w:ascii="Times New Roman" w:hAnsi="Times New Roman" w:cs="Times New Roman"/>
              </w:rPr>
            </w:rPrChange>
          </w:rPr>
          <w:t xml:space="preserve">2014. </w:t>
        </w:r>
      </w:ins>
      <w:r w:rsidRPr="0003267E">
        <w:rPr>
          <w:rFonts w:ascii="Times New Roman" w:hAnsi="Times New Roman" w:cs="Times New Roman"/>
          <w:rPrChange w:id="903" w:author="Brian Stock" w:date="2020-08-31T19:35:00Z">
            <w:rPr>
              <w:rFonts w:ascii="Times New Roman" w:hAnsi="Times New Roman" w:cs="Times New Roman"/>
            </w:rPr>
          </w:rPrChange>
        </w:rPr>
        <w:t>How variable is recruitment for exploited marine fishes? A hierarchical model for testing life history theory. Canadian Journal of Fisheries and Aquatic Sciences</w:t>
      </w:r>
      <w:del w:id="904" w:author="Brian Stock" w:date="2020-08-31T19:48:00Z">
        <w:r w:rsidRPr="0003267E" w:rsidDel="00E06303">
          <w:rPr>
            <w:rFonts w:ascii="Times New Roman" w:hAnsi="Times New Roman" w:cs="Times New Roman"/>
            <w:rPrChange w:id="905" w:author="Brian Stock" w:date="2020-08-31T19:35:00Z">
              <w:rPr>
                <w:rFonts w:ascii="Times New Roman" w:hAnsi="Times New Roman" w:cs="Times New Roman"/>
              </w:rPr>
            </w:rPrChange>
          </w:rPr>
          <w:delText>.</w:delText>
        </w:r>
      </w:del>
      <w:r w:rsidRPr="0003267E">
        <w:rPr>
          <w:rFonts w:ascii="Times New Roman" w:hAnsi="Times New Roman" w:cs="Times New Roman"/>
          <w:rPrChange w:id="906" w:author="Brian Stock" w:date="2020-08-31T19:35:00Z">
            <w:rPr>
              <w:rFonts w:ascii="Times New Roman" w:hAnsi="Times New Roman" w:cs="Times New Roman"/>
            </w:rPr>
          </w:rPrChange>
        </w:rPr>
        <w:t xml:space="preserve"> 71:</w:t>
      </w:r>
      <w:ins w:id="907" w:author="Brian Stock" w:date="2020-08-31T19:48:00Z">
        <w:r w:rsidR="00E06303">
          <w:rPr>
            <w:rFonts w:ascii="Times New Roman" w:hAnsi="Times New Roman" w:cs="Times New Roman"/>
          </w:rPr>
          <w:t xml:space="preserve"> </w:t>
        </w:r>
      </w:ins>
      <w:r w:rsidRPr="0003267E">
        <w:rPr>
          <w:rFonts w:ascii="Times New Roman" w:hAnsi="Times New Roman" w:cs="Times New Roman"/>
          <w:rPrChange w:id="908" w:author="Brian Stock" w:date="2020-08-31T19:35:00Z">
            <w:rPr>
              <w:rFonts w:ascii="Times New Roman" w:hAnsi="Times New Roman" w:cs="Times New Roman"/>
            </w:rPr>
          </w:rPrChange>
        </w:rPr>
        <w:t>973-983</w:t>
      </w:r>
      <w:ins w:id="909" w:author="Brian Stock" w:date="2020-08-31T15:17:00Z">
        <w:r w:rsidR="00B26BC1" w:rsidRPr="0003267E">
          <w:rPr>
            <w:rFonts w:ascii="Times New Roman" w:hAnsi="Times New Roman" w:cs="Times New Roman"/>
            <w:rPrChange w:id="910" w:author="Brian Stock" w:date="2020-08-31T19:35:00Z">
              <w:rPr>
                <w:rFonts w:ascii="Times New Roman" w:hAnsi="Times New Roman" w:cs="Times New Roman"/>
              </w:rPr>
            </w:rPrChange>
          </w:rPr>
          <w:t>.</w:t>
        </w:r>
      </w:ins>
      <w:del w:id="911" w:author="Brian Stock" w:date="2020-08-31T15:17:00Z">
        <w:r w:rsidRPr="0003267E" w:rsidDel="00B26BC1">
          <w:rPr>
            <w:rFonts w:ascii="Times New Roman" w:hAnsi="Times New Roman" w:cs="Times New Roman"/>
            <w:rPrChange w:id="912" w:author="Brian Stock" w:date="2020-08-31T19:35:00Z">
              <w:rPr>
                <w:rFonts w:ascii="Times New Roman" w:hAnsi="Times New Roman" w:cs="Times New Roman"/>
              </w:rPr>
            </w:rPrChange>
          </w:rPr>
          <w:delText>; 2014</w:delText>
        </w:r>
      </w:del>
    </w:p>
    <w:p w14:paraId="1D4C83F8" w14:textId="2D8194F8" w:rsidR="004753A9" w:rsidRPr="0003267E" w:rsidRDefault="004753A9" w:rsidP="004753A9">
      <w:pPr>
        <w:ind w:left="720" w:hanging="720"/>
        <w:rPr>
          <w:rFonts w:ascii="Times New Roman" w:hAnsi="Times New Roman" w:cs="Times New Roman"/>
          <w:rPrChange w:id="913" w:author="Brian Stock" w:date="2020-08-31T19:35:00Z">
            <w:rPr>
              <w:rFonts w:ascii="Times New Roman" w:hAnsi="Times New Roman" w:cs="Times New Roman"/>
            </w:rPr>
          </w:rPrChange>
        </w:rPr>
      </w:pPr>
      <w:r w:rsidRPr="0003267E">
        <w:rPr>
          <w:rFonts w:ascii="Times New Roman" w:hAnsi="Times New Roman" w:cs="Times New Roman"/>
          <w:rPrChange w:id="914" w:author="Brian Stock" w:date="2020-08-31T19:35:00Z">
            <w:rPr>
              <w:rFonts w:ascii="Times New Roman" w:hAnsi="Times New Roman" w:cs="Times New Roman"/>
            </w:rPr>
          </w:rPrChange>
        </w:rPr>
        <w:t>Thorson, J.T.</w:t>
      </w:r>
      <w:del w:id="915" w:author="Brian Stock" w:date="2020-08-31T19:35:00Z">
        <w:r w:rsidRPr="0003267E" w:rsidDel="0003267E">
          <w:rPr>
            <w:rFonts w:ascii="Times New Roman" w:hAnsi="Times New Roman" w:cs="Times New Roman"/>
            <w:rPrChange w:id="916" w:author="Brian Stock" w:date="2020-08-31T19:35:00Z">
              <w:rPr>
                <w:rFonts w:ascii="Times New Roman" w:hAnsi="Times New Roman" w:cs="Times New Roman"/>
              </w:rPr>
            </w:rPrChange>
          </w:rPr>
          <w:delText>;</w:delText>
        </w:r>
      </w:del>
      <w:ins w:id="917" w:author="Brian Stock" w:date="2020-08-31T19:35:00Z">
        <w:r w:rsidR="0003267E">
          <w:rPr>
            <w:rFonts w:ascii="Times New Roman" w:hAnsi="Times New Roman" w:cs="Times New Roman"/>
          </w:rPr>
          <w:t>,</w:t>
        </w:r>
      </w:ins>
      <w:r w:rsidRPr="0003267E">
        <w:rPr>
          <w:rFonts w:ascii="Times New Roman" w:hAnsi="Times New Roman" w:cs="Times New Roman"/>
          <w:rPrChange w:id="918" w:author="Brian Stock" w:date="2020-08-31T19:35:00Z">
            <w:rPr>
              <w:rFonts w:ascii="Times New Roman" w:hAnsi="Times New Roman" w:cs="Times New Roman"/>
            </w:rPr>
          </w:rPrChange>
        </w:rPr>
        <w:t xml:space="preserve"> </w:t>
      </w:r>
      <w:proofErr w:type="spellStart"/>
      <w:r w:rsidRPr="0003267E">
        <w:rPr>
          <w:rFonts w:ascii="Times New Roman" w:hAnsi="Times New Roman" w:cs="Times New Roman"/>
          <w:rPrChange w:id="919" w:author="Brian Stock" w:date="2020-08-31T19:35:00Z">
            <w:rPr>
              <w:rFonts w:ascii="Times New Roman" w:hAnsi="Times New Roman" w:cs="Times New Roman"/>
            </w:rPr>
          </w:rPrChange>
        </w:rPr>
        <w:t>Monnahan</w:t>
      </w:r>
      <w:proofErr w:type="spellEnd"/>
      <w:r w:rsidRPr="0003267E">
        <w:rPr>
          <w:rFonts w:ascii="Times New Roman" w:hAnsi="Times New Roman" w:cs="Times New Roman"/>
          <w:rPrChange w:id="920" w:author="Brian Stock" w:date="2020-08-31T19:35:00Z">
            <w:rPr>
              <w:rFonts w:ascii="Times New Roman" w:hAnsi="Times New Roman" w:cs="Times New Roman"/>
            </w:rPr>
          </w:rPrChange>
        </w:rPr>
        <w:t>, C.C.</w:t>
      </w:r>
      <w:del w:id="921" w:author="Brian Stock" w:date="2020-08-31T19:35:00Z">
        <w:r w:rsidRPr="0003267E" w:rsidDel="0003267E">
          <w:rPr>
            <w:rFonts w:ascii="Times New Roman" w:hAnsi="Times New Roman" w:cs="Times New Roman"/>
            <w:rPrChange w:id="922" w:author="Brian Stock" w:date="2020-08-31T19:35:00Z">
              <w:rPr>
                <w:rFonts w:ascii="Times New Roman" w:hAnsi="Times New Roman" w:cs="Times New Roman"/>
              </w:rPr>
            </w:rPrChange>
          </w:rPr>
          <w:delText>;</w:delText>
        </w:r>
      </w:del>
      <w:ins w:id="923" w:author="Brian Stock" w:date="2020-08-31T19:35:00Z">
        <w:r w:rsidR="0003267E">
          <w:rPr>
            <w:rFonts w:ascii="Times New Roman" w:hAnsi="Times New Roman" w:cs="Times New Roman"/>
          </w:rPr>
          <w:t>,</w:t>
        </w:r>
      </w:ins>
      <w:r w:rsidRPr="0003267E">
        <w:rPr>
          <w:rFonts w:ascii="Times New Roman" w:hAnsi="Times New Roman" w:cs="Times New Roman"/>
          <w:rPrChange w:id="924" w:author="Brian Stock" w:date="2020-08-31T19:35:00Z">
            <w:rPr>
              <w:rFonts w:ascii="Times New Roman" w:hAnsi="Times New Roman" w:cs="Times New Roman"/>
            </w:rPr>
          </w:rPrChange>
        </w:rPr>
        <w:t xml:space="preserve"> </w:t>
      </w:r>
      <w:ins w:id="925" w:author="Brian Stock" w:date="2020-08-31T19:48:00Z">
        <w:r w:rsidR="00E06303">
          <w:rPr>
            <w:rFonts w:ascii="Times New Roman" w:hAnsi="Times New Roman" w:cs="Times New Roman"/>
          </w:rPr>
          <w:t xml:space="preserve">and </w:t>
        </w:r>
      </w:ins>
      <w:r w:rsidRPr="0003267E">
        <w:rPr>
          <w:rFonts w:ascii="Times New Roman" w:hAnsi="Times New Roman" w:cs="Times New Roman"/>
          <w:rPrChange w:id="926" w:author="Brian Stock" w:date="2020-08-31T19:35:00Z">
            <w:rPr>
              <w:rFonts w:ascii="Times New Roman" w:hAnsi="Times New Roman" w:cs="Times New Roman"/>
            </w:rPr>
          </w:rPrChange>
        </w:rPr>
        <w:t xml:space="preserve">Cope, J.M. </w:t>
      </w:r>
      <w:ins w:id="927" w:author="Brian Stock" w:date="2020-08-31T15:17:00Z">
        <w:r w:rsidR="00B26BC1" w:rsidRPr="0003267E">
          <w:rPr>
            <w:rFonts w:ascii="Times New Roman" w:hAnsi="Times New Roman" w:cs="Times New Roman"/>
            <w:rPrChange w:id="928" w:author="Brian Stock" w:date="2020-08-31T19:35:00Z">
              <w:rPr>
                <w:rFonts w:ascii="Times New Roman" w:hAnsi="Times New Roman" w:cs="Times New Roman"/>
              </w:rPr>
            </w:rPrChange>
          </w:rPr>
          <w:t xml:space="preserve">2015. </w:t>
        </w:r>
      </w:ins>
      <w:r w:rsidRPr="0003267E">
        <w:rPr>
          <w:rFonts w:ascii="Times New Roman" w:hAnsi="Times New Roman" w:cs="Times New Roman"/>
          <w:rPrChange w:id="929" w:author="Brian Stock" w:date="2020-08-31T19:35:00Z">
            <w:rPr>
              <w:rFonts w:ascii="Times New Roman" w:hAnsi="Times New Roman" w:cs="Times New Roman"/>
            </w:rPr>
          </w:rPrChange>
        </w:rPr>
        <w:t>The potential impact of time-variation in vital rates on fisheries management targets for marine fishes. Fisheries Research</w:t>
      </w:r>
      <w:del w:id="930" w:author="Brian Stock" w:date="2020-08-31T19:48:00Z">
        <w:r w:rsidRPr="0003267E" w:rsidDel="00E06303">
          <w:rPr>
            <w:rFonts w:ascii="Times New Roman" w:hAnsi="Times New Roman" w:cs="Times New Roman"/>
            <w:rPrChange w:id="931" w:author="Brian Stock" w:date="2020-08-31T19:35:00Z">
              <w:rPr>
                <w:rFonts w:ascii="Times New Roman" w:hAnsi="Times New Roman" w:cs="Times New Roman"/>
              </w:rPr>
            </w:rPrChange>
          </w:rPr>
          <w:delText>.</w:delText>
        </w:r>
      </w:del>
      <w:r w:rsidRPr="0003267E">
        <w:rPr>
          <w:rFonts w:ascii="Times New Roman" w:hAnsi="Times New Roman" w:cs="Times New Roman"/>
          <w:rPrChange w:id="932" w:author="Brian Stock" w:date="2020-08-31T19:35:00Z">
            <w:rPr>
              <w:rFonts w:ascii="Times New Roman" w:hAnsi="Times New Roman" w:cs="Times New Roman"/>
            </w:rPr>
          </w:rPrChange>
        </w:rPr>
        <w:t xml:space="preserve"> 169:</w:t>
      </w:r>
      <w:ins w:id="933" w:author="Brian Stock" w:date="2020-08-31T19:48:00Z">
        <w:r w:rsidR="00E06303">
          <w:rPr>
            <w:rFonts w:ascii="Times New Roman" w:hAnsi="Times New Roman" w:cs="Times New Roman"/>
          </w:rPr>
          <w:t xml:space="preserve"> </w:t>
        </w:r>
      </w:ins>
      <w:r w:rsidRPr="0003267E">
        <w:rPr>
          <w:rFonts w:ascii="Times New Roman" w:hAnsi="Times New Roman" w:cs="Times New Roman"/>
          <w:rPrChange w:id="934" w:author="Brian Stock" w:date="2020-08-31T19:35:00Z">
            <w:rPr>
              <w:rFonts w:ascii="Times New Roman" w:hAnsi="Times New Roman" w:cs="Times New Roman"/>
            </w:rPr>
          </w:rPrChange>
        </w:rPr>
        <w:t>8-17</w:t>
      </w:r>
      <w:ins w:id="935" w:author="Brian Stock" w:date="2020-08-31T15:17:00Z">
        <w:r w:rsidR="00B26BC1" w:rsidRPr="0003267E">
          <w:rPr>
            <w:rFonts w:ascii="Times New Roman" w:hAnsi="Times New Roman" w:cs="Times New Roman"/>
            <w:rPrChange w:id="936" w:author="Brian Stock" w:date="2020-08-31T19:35:00Z">
              <w:rPr>
                <w:rFonts w:ascii="Times New Roman" w:hAnsi="Times New Roman" w:cs="Times New Roman"/>
              </w:rPr>
            </w:rPrChange>
          </w:rPr>
          <w:t>.</w:t>
        </w:r>
      </w:ins>
      <w:del w:id="937" w:author="Brian Stock" w:date="2020-08-31T15:17:00Z">
        <w:r w:rsidRPr="0003267E" w:rsidDel="00B26BC1">
          <w:rPr>
            <w:rFonts w:ascii="Times New Roman" w:hAnsi="Times New Roman" w:cs="Times New Roman"/>
            <w:rPrChange w:id="938" w:author="Brian Stock" w:date="2020-08-31T19:35:00Z">
              <w:rPr>
                <w:rFonts w:ascii="Times New Roman" w:hAnsi="Times New Roman" w:cs="Times New Roman"/>
              </w:rPr>
            </w:rPrChange>
          </w:rPr>
          <w:delText>; 2015</w:delText>
        </w:r>
      </w:del>
    </w:p>
    <w:p w14:paraId="1315E9AB" w14:textId="77777777" w:rsidR="00B26BC1" w:rsidRPr="0003267E" w:rsidRDefault="00EA7EA4" w:rsidP="004753A9">
      <w:pPr>
        <w:ind w:left="720" w:hanging="720"/>
        <w:rPr>
          <w:ins w:id="939" w:author="Brian Stock" w:date="2020-08-31T15:16:00Z"/>
          <w:rFonts w:ascii="Times New Roman" w:hAnsi="Times New Roman" w:cs="Times New Roman"/>
          <w:rPrChange w:id="940" w:author="Brian Stock" w:date="2020-08-31T19:35:00Z">
            <w:rPr>
              <w:ins w:id="941" w:author="Brian Stock" w:date="2020-08-31T15:16:00Z"/>
              <w:rFonts w:ascii="Times New Roman" w:hAnsi="Times New Roman" w:cs="Times New Roman"/>
            </w:rPr>
          </w:rPrChange>
        </w:rPr>
      </w:pPr>
      <w:r w:rsidRPr="0003267E">
        <w:rPr>
          <w:rFonts w:ascii="Times New Roman" w:hAnsi="Times New Roman" w:cs="Times New Roman"/>
          <w:rPrChange w:id="942" w:author="Brian Stock" w:date="2020-08-31T19:35:00Z">
            <w:rPr>
              <w:rFonts w:ascii="Times New Roman" w:hAnsi="Times New Roman" w:cs="Times New Roman"/>
            </w:rPr>
          </w:rPrChange>
        </w:rPr>
        <w:t>Xu, H., Miller, T. J., Hameed, S., Alade, L. A., and Nye, J. A. 2018. Evaluating the utility of the Gulf Stream Index for predicting recruitment of Southern New England-Mid Atlantic yellowtail flounder. Fisheries Oceanography</w:t>
      </w:r>
      <w:del w:id="943" w:author="Brian Stock" w:date="2020-08-31T19:48:00Z">
        <w:r w:rsidRPr="0003267E" w:rsidDel="00E06303">
          <w:rPr>
            <w:rFonts w:ascii="Times New Roman" w:hAnsi="Times New Roman" w:cs="Times New Roman"/>
            <w:rPrChange w:id="944" w:author="Brian Stock" w:date="2020-08-31T19:35:00Z">
              <w:rPr>
                <w:rFonts w:ascii="Times New Roman" w:hAnsi="Times New Roman" w:cs="Times New Roman"/>
              </w:rPr>
            </w:rPrChange>
          </w:rPr>
          <w:delText>,</w:delText>
        </w:r>
      </w:del>
      <w:r w:rsidRPr="0003267E">
        <w:rPr>
          <w:rFonts w:ascii="Times New Roman" w:hAnsi="Times New Roman" w:cs="Times New Roman"/>
          <w:rPrChange w:id="945" w:author="Brian Stock" w:date="2020-08-31T19:35:00Z">
            <w:rPr>
              <w:rFonts w:ascii="Times New Roman" w:hAnsi="Times New Roman" w:cs="Times New Roman"/>
            </w:rPr>
          </w:rPrChange>
        </w:rPr>
        <w:t xml:space="preserve"> 27: 85–95.</w:t>
      </w:r>
      <w:r w:rsidR="004753A9" w:rsidRPr="0003267E">
        <w:rPr>
          <w:rFonts w:ascii="Times New Roman" w:hAnsi="Times New Roman" w:cs="Times New Roman"/>
          <w:rPrChange w:id="946" w:author="Brian Stock" w:date="2020-08-31T19:35:00Z">
            <w:rPr>
              <w:rFonts w:ascii="Times New Roman" w:hAnsi="Times New Roman" w:cs="Times New Roman"/>
            </w:rPr>
          </w:rPrChange>
        </w:rPr>
        <w:fldChar w:fldCharType="end"/>
      </w:r>
    </w:p>
    <w:p w14:paraId="176D8E40" w14:textId="10D4D0B9" w:rsidR="00B26BC1" w:rsidRPr="0003267E" w:rsidRDefault="00B26BC1" w:rsidP="004753A9">
      <w:pPr>
        <w:ind w:left="720" w:hanging="720"/>
        <w:rPr>
          <w:ins w:id="947" w:author="Brian Stock" w:date="2020-08-31T15:16:00Z"/>
          <w:rFonts w:ascii="Times New Roman" w:hAnsi="Times New Roman" w:cs="Times New Roman"/>
          <w:rPrChange w:id="948" w:author="Brian Stock" w:date="2020-08-31T19:35:00Z">
            <w:rPr>
              <w:ins w:id="949" w:author="Brian Stock" w:date="2020-08-31T15:16:00Z"/>
              <w:rFonts w:ascii="Times New Roman" w:hAnsi="Times New Roman" w:cs="Times New Roman"/>
            </w:rPr>
          </w:rPrChange>
        </w:rPr>
      </w:pPr>
      <w:ins w:id="950" w:author="Brian Stock" w:date="2020-08-31T15:16:00Z">
        <w:r w:rsidRPr="0003267E">
          <w:rPr>
            <w:rFonts w:ascii="Times New Roman" w:hAnsi="Times New Roman" w:cs="Times New Roman"/>
            <w:rPrChange w:id="951" w:author="Brian Stock" w:date="2020-08-31T19:35:00Z">
              <w:rPr>
                <w:rFonts w:ascii="Times New Roman" w:hAnsi="Times New Roman" w:cs="Times New Roman"/>
              </w:rPr>
            </w:rPrChange>
          </w:rPr>
          <w:t xml:space="preserve">Xu, H., Thorson, J. T., </w:t>
        </w:r>
        <w:proofErr w:type="spellStart"/>
        <w:r w:rsidRPr="0003267E">
          <w:rPr>
            <w:rFonts w:ascii="Times New Roman" w:hAnsi="Times New Roman" w:cs="Times New Roman"/>
            <w:rPrChange w:id="952" w:author="Brian Stock" w:date="2020-08-31T19:35:00Z">
              <w:rPr>
                <w:rFonts w:ascii="Times New Roman" w:hAnsi="Times New Roman" w:cs="Times New Roman"/>
              </w:rPr>
            </w:rPrChange>
          </w:rPr>
          <w:t>Methot</w:t>
        </w:r>
        <w:proofErr w:type="spellEnd"/>
        <w:r w:rsidRPr="0003267E">
          <w:rPr>
            <w:rFonts w:ascii="Times New Roman" w:hAnsi="Times New Roman" w:cs="Times New Roman"/>
            <w:rPrChange w:id="953" w:author="Brian Stock" w:date="2020-08-31T19:35:00Z">
              <w:rPr>
                <w:rFonts w:ascii="Times New Roman" w:hAnsi="Times New Roman" w:cs="Times New Roman"/>
              </w:rPr>
            </w:rPrChange>
          </w:rPr>
          <w:t>, R. D., and Taylor, I. G. 2019. A new semi-parametric method for autocorrelated age-and time-varying selectivity in age-structured assessment models. Canadian Journal of Fisheries and Aquatic Sciences</w:t>
        </w:r>
      </w:ins>
      <w:ins w:id="954" w:author="Brian Stock" w:date="2020-08-31T19:48:00Z">
        <w:r w:rsidR="00E06303">
          <w:rPr>
            <w:rFonts w:ascii="Times New Roman" w:hAnsi="Times New Roman" w:cs="Times New Roman"/>
          </w:rPr>
          <w:t xml:space="preserve"> </w:t>
        </w:r>
      </w:ins>
      <w:ins w:id="955" w:author="Brian Stock" w:date="2020-08-31T15:16:00Z">
        <w:r w:rsidRPr="0003267E">
          <w:rPr>
            <w:rFonts w:ascii="Times New Roman" w:hAnsi="Times New Roman" w:cs="Times New Roman"/>
            <w:rPrChange w:id="956" w:author="Brian Stock" w:date="2020-08-31T19:35:00Z">
              <w:rPr>
                <w:rFonts w:ascii="Times New Roman" w:hAnsi="Times New Roman" w:cs="Times New Roman"/>
              </w:rPr>
            </w:rPrChange>
          </w:rPr>
          <w:t>76: 268-285.</w:t>
        </w:r>
      </w:ins>
    </w:p>
    <w:p w14:paraId="159D1C54" w14:textId="10368A8A" w:rsidR="004753A9" w:rsidRDefault="004753A9" w:rsidP="004753A9">
      <w:pPr>
        <w:ind w:left="720" w:hanging="720"/>
        <w:rPr>
          <w:rFonts w:ascii="Times New Roman" w:hAnsi="Times New Roman" w:cs="Times New Roman"/>
        </w:rPr>
      </w:pPr>
      <w:r w:rsidRPr="00EA75F0">
        <w:rPr>
          <w:rFonts w:ascii="Times New Roman" w:hAnsi="Times New Roman" w:cs="Times New Roman"/>
        </w:rPr>
        <w:fldChar w:fldCharType="begin"/>
      </w:r>
      <w:r w:rsidRPr="00EA75F0">
        <w:rPr>
          <w:rFonts w:ascii="Times New Roman" w:hAnsi="Times New Roman" w:cs="Times New Roman"/>
        </w:rPr>
        <w:instrText xml:space="preserve"> ADDIN </w:instrText>
      </w:r>
      <w:r w:rsidRPr="00EA75F0">
        <w:rPr>
          <w:rFonts w:ascii="Times New Roman" w:hAnsi="Times New Roman" w:cs="Times New Roman"/>
        </w:rPr>
        <w:fldChar w:fldCharType="end"/>
      </w:r>
      <w:r>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12"/>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with the covariance given by Eq. 5. NAA-1 is most similar to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6C77878C" w14:textId="38A350FB" w:rsidR="00EB68BC" w:rsidRPr="00A53D54" w:rsidRDefault="000D0DC2"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year</w:t>
            </w:r>
          </w:p>
        </w:tc>
        <w:tc>
          <w:tcPr>
            <w:tcW w:w="2070" w:type="dxa"/>
            <w:vAlign w:val="center"/>
          </w:tcPr>
          <w:p w14:paraId="4BAB36AA" w14:textId="0995F772" w:rsidR="00EB68BC" w:rsidRPr="00A53D54" w:rsidRDefault="000D0DC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0D458BD1" w14:textId="3AA7A13F" w:rsidR="00EB68BC" w:rsidRPr="00A53D54" w:rsidRDefault="000D0DC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age</w:t>
            </w:r>
          </w:p>
        </w:tc>
        <w:tc>
          <w:tcPr>
            <w:tcW w:w="2070" w:type="dxa"/>
            <w:vAlign w:val="center"/>
          </w:tcPr>
          <w:p w14:paraId="4F311D98" w14:textId="13FCE542" w:rsidR="00EB68BC" w:rsidRPr="00A53D54" w:rsidRDefault="000D0DC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year</w:t>
            </w:r>
          </w:p>
        </w:tc>
        <w:tc>
          <w:tcPr>
            <w:tcW w:w="2070" w:type="dxa"/>
            <w:vAlign w:val="center"/>
          </w:tcPr>
          <w:p w14:paraId="64B5C69B" w14:textId="00A83857" w:rsidR="00EB68BC" w:rsidRPr="00A53D54" w:rsidRDefault="000D0DC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2D AR(1)</w:t>
            </w:r>
          </w:p>
        </w:tc>
        <w:tc>
          <w:tcPr>
            <w:tcW w:w="2070" w:type="dxa"/>
            <w:tcBorders>
              <w:bottom w:val="single" w:sz="4" w:space="0" w:color="auto"/>
            </w:tcBorders>
            <w:vAlign w:val="center"/>
          </w:tcPr>
          <w:p w14:paraId="3646E187" w14:textId="3498E04F" w:rsidR="00EB68BC" w:rsidRPr="00A53D54" w:rsidRDefault="000D0DC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7220FF7" w14:textId="095B0845" w:rsidR="0092249C" w:rsidRPr="00A53D54" w:rsidRDefault="000D0DC2"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AR(1) age</w:t>
            </w:r>
          </w:p>
        </w:tc>
        <w:tc>
          <w:tcPr>
            <w:tcW w:w="2250" w:type="dxa"/>
            <w:vAlign w:val="center"/>
          </w:tcPr>
          <w:p w14:paraId="38310242" w14:textId="538C0466" w:rsidR="0092249C" w:rsidRPr="00A53D54" w:rsidRDefault="000D0DC2"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AR(1) year</w:t>
            </w:r>
          </w:p>
        </w:tc>
        <w:tc>
          <w:tcPr>
            <w:tcW w:w="2250" w:type="dxa"/>
            <w:vAlign w:val="center"/>
          </w:tcPr>
          <w:p w14:paraId="4F14463E" w14:textId="7A9E2766" w:rsidR="0092249C" w:rsidRPr="00A53D54" w:rsidRDefault="000D0DC2"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2D AR(1)</w:t>
            </w:r>
          </w:p>
        </w:tc>
        <w:tc>
          <w:tcPr>
            <w:tcW w:w="2250" w:type="dxa"/>
            <w:vAlign w:val="center"/>
          </w:tcPr>
          <w:p w14:paraId="20BB8552" w14:textId="458783A0" w:rsidR="0092249C" w:rsidRPr="00A53D54" w:rsidRDefault="000D0DC2"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Cadigan</w:t>
            </w:r>
            <w:proofErr w:type="spellEnd"/>
            <w:r>
              <w:rPr>
                <w:rFonts w:ascii="Times New Roman" w:hAnsi="Times New Roman" w:cs="Times New Roman"/>
              </w:rPr>
              <w:t xml:space="preserve">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0D0DC2"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AC01232" w14:textId="1039F961" w:rsidR="0092249C" w:rsidRPr="00727266" w:rsidRDefault="000D0DC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AR(1) age</w:t>
            </w:r>
          </w:p>
        </w:tc>
        <w:tc>
          <w:tcPr>
            <w:tcW w:w="2250" w:type="dxa"/>
            <w:vAlign w:val="center"/>
          </w:tcPr>
          <w:p w14:paraId="53FEFC70" w14:textId="2949C262" w:rsidR="0092249C" w:rsidRPr="00727266" w:rsidRDefault="000D0DC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AR(1) year</w:t>
            </w:r>
          </w:p>
        </w:tc>
        <w:tc>
          <w:tcPr>
            <w:tcW w:w="2250" w:type="dxa"/>
            <w:vAlign w:val="center"/>
          </w:tcPr>
          <w:p w14:paraId="131F102A" w14:textId="52961558" w:rsidR="0092249C" w:rsidRPr="00727266" w:rsidRDefault="000D0DC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2D AR(1)</w:t>
            </w:r>
          </w:p>
        </w:tc>
        <w:tc>
          <w:tcPr>
            <w:tcW w:w="2250" w:type="dxa"/>
            <w:tcBorders>
              <w:bottom w:val="single" w:sz="4" w:space="0" w:color="auto"/>
            </w:tcBorders>
            <w:vAlign w:val="center"/>
          </w:tcPr>
          <w:p w14:paraId="32F23A4F" w14:textId="4D72C92F" w:rsidR="0092249C" w:rsidRPr="00727266" w:rsidRDefault="000D0DC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247"/>
      <w:r w:rsidR="00660ABD">
        <w:rPr>
          <w:rFonts w:ascii="Times New Roman" w:hAnsi="Times New Roman" w:cs="Times New Roman"/>
        </w:rPr>
        <w:t xml:space="preserve"> NAA-6, where survival is a 2D AR1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0D0DC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0D0DC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0D0DC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0D0DC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0D0DC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0D0DC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0D0DC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bookmarkStart w:id="957" w:name="_Hlk47096343"/>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958" w:name="table-2.-m-only-models-where-only-m-is-a"/>
      <w:bookmarkEnd w:id="957"/>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6495679C"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w:t>
      </w:r>
      <w:r w:rsidR="006919C1">
        <w:rPr>
          <w:rFonts w:ascii="Times New Roman" w:hAnsi="Times New Roman" w:cs="Times New Roman"/>
          <w:i/>
          <w:iCs/>
        </w:rPr>
        <w:t>M</w:t>
      </w:r>
      <w:r w:rsidR="00C958E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w:t>
      </w:r>
      <w:r w:rsidR="006919C1">
        <w:rPr>
          <w:rFonts w:ascii="Times New Roman" w:hAnsi="Times New Roman" w:cs="Times New Roman"/>
          <w:i/>
          <w:iCs/>
        </w:rPr>
        <w:t>M</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 xml:space="preserve">M-5 and M-7 had lower </w:t>
      </w:r>
      <w:proofErr w:type="spellStart"/>
      <w:r w:rsidR="002A322C">
        <w:rPr>
          <w:rFonts w:ascii="Times New Roman" w:hAnsi="Times New Roman" w:cs="Times New Roman"/>
        </w:rPr>
        <w:t>Mohn’s</w:t>
      </w:r>
      <w:proofErr w:type="spellEnd"/>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958"/>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w:t>
      </w:r>
      <w:r w:rsidR="006919C1">
        <w:rPr>
          <w:rFonts w:ascii="Times New Roman" w:hAnsi="Times New Roman" w:cs="Times New Roman"/>
          <w:i/>
          <w:iCs/>
        </w:rPr>
        <w:t>M</w:t>
      </w:r>
      <w:r w:rsidRPr="00A53D54">
        <w:rPr>
          <w:rFonts w:ascii="Times New Roman" w:hAnsi="Times New Roman" w:cs="Times New Roman"/>
        </w:rPr>
        <w:t xml:space="preserve">,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w:t>
      </w:r>
      <w:proofErr w:type="spellStart"/>
      <w:r w:rsidR="002A322C">
        <w:rPr>
          <w:rFonts w:ascii="Times New Roman" w:hAnsi="Times New Roman" w:cs="Times New Roman"/>
        </w:rPr>
        <w:t>ons</w:t>
      </w:r>
      <w:proofErr w:type="spellEnd"/>
      <w:r w:rsidR="002A322C">
        <w:rPr>
          <w:rFonts w:ascii="Times New Roman" w:hAnsi="Times New Roman" w:cs="Times New Roman"/>
        </w:rPr>
        <w:t xml:space="preserve">: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0D0DC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0D0DC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37F58117" w:rsidR="00C958E4" w:rsidRPr="00A53D54" w:rsidRDefault="000D0DC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2F77DC63" w:rsidR="00C958E4" w:rsidRPr="00A53D54" w:rsidRDefault="000D0DC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0D0DC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0D0DC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0D0DC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959" w:name="table-3.-naa-m."/>
    </w:p>
    <w:p w14:paraId="3027FC10" w14:textId="66EB83F8"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959"/>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0226EBA"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4B2BAA"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0D0DC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2091FAF6" w:rsidR="0042447A" w:rsidRPr="00A53D54" w:rsidRDefault="000D0DC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960"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960"/>
    <w:p w14:paraId="731DD25D" w14:textId="76F7720D"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0D0DC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0D0DC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0D0DC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0D0DC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0D0DC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0D0DC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0D0DC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4502E4" w:rsidRPr="00A53D54" w:rsidRDefault="000D0DC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0D0DC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39506272" w:rsidR="004502E4" w:rsidRPr="00A53D54" w:rsidRDefault="000D0DC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0D0DC2"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0D0DC2"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2CB9BFB7" w:rsidR="0038372E" w:rsidRPr="00A53D54" w:rsidRDefault="0038372E" w:rsidP="0038372E">
      <w:pPr>
        <w:ind w:firstLine="0"/>
        <w:rPr>
          <w:rFonts w:ascii="Times New Roman" w:hAnsi="Times New Roman" w:cs="Times New Roman"/>
        </w:rPr>
      </w:pPr>
      <w:bookmarkStart w:id="961" w:name="_Toc465521920"/>
      <w:r w:rsidRPr="00A53D54">
        <w:rPr>
          <w:rFonts w:ascii="Times New Roman" w:hAnsi="Times New Roman" w:cs="Times New Roman"/>
        </w:rPr>
        <w:lastRenderedPageBreak/>
        <w:t xml:space="preserve">Table </w:t>
      </w:r>
      <w:r>
        <w:rPr>
          <w:rFonts w:ascii="Times New Roman" w:hAnsi="Times New Roman" w:cs="Times New Roman"/>
        </w:rPr>
        <w:t>7</w:t>
      </w:r>
      <w:r w:rsidRPr="00A53D54">
        <w:rPr>
          <w:rFonts w:ascii="Times New Roman" w:hAnsi="Times New Roman" w:cs="Times New Roman"/>
        </w:rPr>
        <w:t xml:space="preserve">. </w:t>
      </w:r>
      <w:r>
        <w:rPr>
          <w:rFonts w:ascii="Times New Roman" w:hAnsi="Times New Roman" w:cs="Times New Roman"/>
        </w:rPr>
        <w:t>Example m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020A4D3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1</w:t>
            </w:r>
          </w:p>
        </w:tc>
        <w:tc>
          <w:tcPr>
            <w:tcW w:w="1170" w:type="dxa"/>
            <w:tcBorders>
              <w:top w:val="single" w:sz="2" w:space="0" w:color="auto"/>
            </w:tcBorders>
            <w:vAlign w:val="center"/>
          </w:tcPr>
          <w:p w14:paraId="30581B33" w14:textId="3809400D"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Recruits</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tcBorders>
              <w:top w:val="single" w:sz="2" w:space="0" w:color="auto"/>
            </w:tcBorders>
            <w:vAlign w:val="center"/>
          </w:tcPr>
          <w:p w14:paraId="257B0956" w14:textId="57EAE140"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6E0FA72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3</w:t>
            </w:r>
          </w:p>
        </w:tc>
        <w:tc>
          <w:tcPr>
            <w:tcW w:w="1170" w:type="dxa"/>
            <w:vAlign w:val="center"/>
          </w:tcPr>
          <w:p w14:paraId="0AA56EEC" w14:textId="0BAD0FE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vAlign w:val="center"/>
          </w:tcPr>
          <w:p w14:paraId="7266EF73" w14:textId="5E623A7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1F0502F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6</w:t>
            </w:r>
          </w:p>
        </w:tc>
        <w:tc>
          <w:tcPr>
            <w:tcW w:w="1170" w:type="dxa"/>
            <w:vAlign w:val="center"/>
          </w:tcPr>
          <w:p w14:paraId="48F2D563" w14:textId="041D869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D AR(1)</w:t>
            </w:r>
          </w:p>
        </w:tc>
        <w:tc>
          <w:tcPr>
            <w:tcW w:w="1980" w:type="dxa"/>
            <w:vAlign w:val="center"/>
          </w:tcPr>
          <w:p w14:paraId="6408E027" w14:textId="323DB07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168601E3"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2</w:t>
            </w:r>
          </w:p>
        </w:tc>
        <w:tc>
          <w:tcPr>
            <w:tcW w:w="1170" w:type="dxa"/>
            <w:vAlign w:val="center"/>
          </w:tcPr>
          <w:p w14:paraId="3FA0D752" w14:textId="6B089F6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7B3EE95B" w14:textId="1090330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ID</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C16C506"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5</w:t>
            </w:r>
          </w:p>
        </w:tc>
        <w:tc>
          <w:tcPr>
            <w:tcW w:w="1170" w:type="dxa"/>
            <w:vAlign w:val="center"/>
          </w:tcPr>
          <w:p w14:paraId="40280C17" w14:textId="50E47D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F46A02" w:rsidRPr="00A53D54" w14:paraId="4012E7D2" w14:textId="77777777" w:rsidTr="00F46A02">
        <w:trPr>
          <w:trHeight w:val="504"/>
        </w:trPr>
        <w:tc>
          <w:tcPr>
            <w:tcW w:w="1728" w:type="dxa"/>
            <w:tcBorders>
              <w:bottom w:val="single" w:sz="4" w:space="0" w:color="auto"/>
            </w:tcBorders>
            <w:vAlign w:val="center"/>
          </w:tcPr>
          <w:p w14:paraId="23C74227" w14:textId="64BCE30D" w:rsidR="00F46A02" w:rsidRPr="00A53D54" w:rsidRDefault="00F46A02" w:rsidP="0038372E">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1170" w:type="dxa"/>
            <w:tcBorders>
              <w:bottom w:val="single" w:sz="4" w:space="0" w:color="auto"/>
            </w:tcBorders>
            <w:vAlign w:val="center"/>
          </w:tcPr>
          <w:p w14:paraId="0D28B16F" w14:textId="3E32B7FA"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All NAA</w:t>
            </w:r>
          </w:p>
        </w:tc>
        <w:tc>
          <w:tcPr>
            <w:tcW w:w="1260" w:type="dxa"/>
            <w:tcBorders>
              <w:bottom w:val="single" w:sz="4" w:space="0" w:color="auto"/>
            </w:tcBorders>
            <w:vAlign w:val="center"/>
          </w:tcPr>
          <w:p w14:paraId="2E41AAA9" w14:textId="6B420BD3"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tcBorders>
              <w:bottom w:val="single" w:sz="4" w:space="0" w:color="auto"/>
            </w:tcBorders>
            <w:vAlign w:val="center"/>
          </w:tcPr>
          <w:p w14:paraId="283CDCBA" w14:textId="0A85C2A6"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tcBorders>
              <w:bottom w:val="single" w:sz="4" w:space="0" w:color="auto"/>
            </w:tcBorders>
            <w:vAlign w:val="center"/>
          </w:tcPr>
          <w:p w14:paraId="0A1765B1" w14:textId="37FCC46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4F739018" w:rsidR="00860B19" w:rsidRDefault="005737D5">
      <w:pPr>
        <w:ind w:firstLine="0"/>
        <w:rPr>
          <w:rFonts w:ascii="Times New Roman" w:hAnsi="Times New Roman" w:cs="Times New Roman"/>
          <w:noProof/>
        </w:rPr>
      </w:pPr>
      <w:r>
        <w:rPr>
          <w:rFonts w:ascii="Times New Roman" w:hAnsi="Times New Roman" w:cs="Times New Roman"/>
          <w:noProof/>
        </w:rPr>
        <w:lastRenderedPageBreak/>
        <w:drawing>
          <wp:inline distT="0" distB="0" distL="0" distR="0" wp14:anchorId="7610401E" wp14:editId="621A70D9">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3"/>
                    <a:stretch>
                      <a:fillRect/>
                    </a:stretch>
                  </pic:blipFill>
                  <pic:spPr>
                    <a:xfrm>
                      <a:off x="0" y="0"/>
                      <a:ext cx="6156243" cy="5276873"/>
                    </a:xfrm>
                    <a:prstGeom prst="rect">
                      <a:avLst/>
                    </a:prstGeom>
                  </pic:spPr>
                </pic:pic>
              </a:graphicData>
            </a:graphic>
          </wp:inline>
        </w:drawing>
      </w:r>
    </w:p>
    <w:p w14:paraId="28EC9C40" w14:textId="3FA237C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961"/>
      <w:r w:rsidR="005737D5">
        <w:rPr>
          <w:rFonts w:ascii="Times New Roman" w:hAnsi="Times New Roman" w:cs="Times New Roman"/>
        </w:rPr>
        <w:t xml:space="preserve"> 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245"/>
      <w:bookmarkEnd w:id="246"/>
    </w:p>
    <w:p w14:paraId="1796CC47" w14:textId="77777777" w:rsidR="00466F92" w:rsidRDefault="00466F92"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8100732" wp14:editId="69F0B78B">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4"/>
                    <a:stretch>
                      <a:fillRect/>
                    </a:stretch>
                  </pic:blipFill>
                  <pic:spPr>
                    <a:xfrm>
                      <a:off x="0" y="0"/>
                      <a:ext cx="6246231" cy="3306632"/>
                    </a:xfrm>
                    <a:prstGeom prst="rect">
                      <a:avLst/>
                    </a:prstGeom>
                  </pic:spPr>
                </pic:pic>
              </a:graphicData>
            </a:graphic>
          </wp:inline>
        </w:drawing>
      </w:r>
    </w:p>
    <w:p w14:paraId="0F27748C" w14:textId="0AA0B62E"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center, right) to follow a 2D AR(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In the center colum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fixed, wherea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estimated in the right column. IID = independent deviations by age and year (as per 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F610AE7" w:rsidR="00165EF1" w:rsidRDefault="005737D5">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8EC4298" wp14:editId="60FF752A">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5"/>
                    <a:stretch>
                      <a:fillRect/>
                    </a:stretch>
                  </pic:blipFill>
                  <pic:spPr>
                    <a:xfrm>
                      <a:off x="0" y="0"/>
                      <a:ext cx="6116876" cy="5243130"/>
                    </a:xfrm>
                    <a:prstGeom prst="rect">
                      <a:avLst/>
                    </a:prstGeom>
                  </pic:spPr>
                </pic:pic>
              </a:graphicData>
            </a:graphic>
          </wp:inline>
        </w:drawing>
      </w:r>
    </w:p>
    <w:p w14:paraId="5942C82D" w14:textId="6B91ED8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 xml:space="preserve">. </w:t>
      </w:r>
      <w:r w:rsidR="007C5BEB">
        <w:rPr>
          <w:rFonts w:ascii="Times New Roman" w:hAnsi="Times New Roman" w:cs="Times New Roman"/>
        </w:rPr>
        <w:t>Deviations in natural mortality (</w:t>
      </w:r>
      <w:r w:rsidR="007C5BEB" w:rsidRPr="003A2643">
        <w:rPr>
          <w:rFonts w:ascii="Times New Roman" w:hAnsi="Times New Roman" w:cs="Times New Roman"/>
          <w:i/>
          <w:iCs/>
        </w:rPr>
        <w:t>M</w:t>
      </w:r>
      <w:r w:rsidR="007C5BEB">
        <w:rPr>
          <w:rFonts w:ascii="Times New Roman" w:hAnsi="Times New Roman" w:cs="Times New Roman"/>
        </w:rPr>
        <w:t xml:space="preserve">) by year and age estimated by models without numbers-at-age (NAA) random effects. Estimating </w: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Pr>
          <w:rFonts w:ascii="Times New Roman" w:hAnsi="Times New Roman" w:cs="Times New Roman"/>
        </w:rPr>
        <w:t xml:space="preserve"> (right column) </w:t>
      </w:r>
      <w:r w:rsidR="003A2643">
        <w:rPr>
          <w:rFonts w:ascii="Times New Roman" w:hAnsi="Times New Roman" w:cs="Times New Roman"/>
        </w:rPr>
        <w:t xml:space="preserve">clearly </w:t>
      </w:r>
      <w:r w:rsidR="007C5BEB">
        <w:rPr>
          <w:rFonts w:ascii="Times New Roman" w:hAnsi="Times New Roman" w:cs="Times New Roman"/>
        </w:rPr>
        <w:t xml:space="preserve">reduced the magnitude of </w:t>
      </w:r>
      <w:r w:rsidR="007C5BEB" w:rsidRPr="003A2643">
        <w:rPr>
          <w:rFonts w:ascii="Times New Roman" w:hAnsi="Times New Roman" w:cs="Times New Roman"/>
          <w:i/>
          <w:iCs/>
        </w:rPr>
        <w:t>M</w:t>
      </w:r>
      <w:r w:rsidR="007C5BEB">
        <w:rPr>
          <w:rFonts w:ascii="Times New Roman" w:hAnsi="Times New Roman" w:cs="Times New Roman"/>
        </w:rPr>
        <w:t xml:space="preserve"> deviations for AR</w:t>
      </w:r>
      <w:r w:rsidR="003A2643">
        <w:rPr>
          <w:rFonts w:ascii="Times New Roman" w:hAnsi="Times New Roman" w:cs="Times New Roman"/>
        </w:rPr>
        <w:t>(1)</w:t>
      </w:r>
      <w:r w:rsidR="007C5BEB">
        <w:rPr>
          <w:rFonts w:ascii="Times New Roman" w:hAnsi="Times New Roman" w:cs="Times New Roman"/>
        </w:rPr>
        <w:t xml:space="preserve"> models (M-8 and M-9 vs. M-3 and M-4), but did not reduce the </w:t>
      </w:r>
      <w:r w:rsidR="007C5BEB" w:rsidRPr="003A2643">
        <w:rPr>
          <w:rFonts w:ascii="Times New Roman" w:hAnsi="Times New Roman" w:cs="Times New Roman"/>
          <w:i/>
          <w:iCs/>
        </w:rPr>
        <w:t>M</w:t>
      </w:r>
      <w:r w:rsidR="007C5BEB">
        <w:rPr>
          <w:rFonts w:ascii="Times New Roman" w:hAnsi="Times New Roman" w:cs="Times New Roman"/>
        </w:rPr>
        <w:t xml:space="preserve"> deviations in models where the deviations varied by year and age (M-7 and M-10 vs. M-2 and M-5).</w:t>
      </w:r>
      <w:r w:rsidR="005737D5">
        <w:rPr>
          <w:rFonts w:ascii="Times New Roman" w:hAnsi="Times New Roman" w:cs="Times New Roman"/>
        </w:rPr>
        <w:t xml:space="preserve"> 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AB14E14" w:rsidR="00A52242" w:rsidRDefault="005737D5"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F0D3913" wp14:editId="34294260">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16"/>
                    <a:stretch>
                      <a:fillRect/>
                    </a:stretch>
                  </pic:blipFill>
                  <pic:spPr>
                    <a:xfrm>
                      <a:off x="0" y="0"/>
                      <a:ext cx="5943600" cy="5943600"/>
                    </a:xfrm>
                    <a:prstGeom prst="rect">
                      <a:avLst/>
                    </a:prstGeom>
                  </pic:spPr>
                </pic:pic>
              </a:graphicData>
            </a:graphic>
          </wp:inline>
        </w:drawing>
      </w:r>
    </w:p>
    <w:p w14:paraId="695B5D37" w14:textId="028B51F5"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Pr="003A2643">
        <w:rPr>
          <w:rFonts w:ascii="Times New Roman" w:hAnsi="Times New Roman" w:cs="Times New Roman"/>
          <w:i/>
          <w:iCs/>
        </w:rPr>
        <w:t>M</w:t>
      </w:r>
      <w:r>
        <w:rPr>
          <w:rFonts w:ascii="Times New Roman" w:hAnsi="Times New Roman" w:cs="Times New Roman"/>
        </w:rPr>
        <w:t xml:space="preserve">, top panel) and numbers-at-age (NAA, bottom panel) from the final model with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7"/>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8"/>
                    <a:stretch>
                      <a:fillRect/>
                    </a:stretch>
                  </pic:blipFill>
                  <pic:spPr>
                    <a:xfrm>
                      <a:off x="0" y="0"/>
                      <a:ext cx="5943600" cy="3714750"/>
                    </a:xfrm>
                    <a:prstGeom prst="rect">
                      <a:avLst/>
                    </a:prstGeom>
                  </pic:spPr>
                </pic:pic>
              </a:graphicData>
            </a:graphic>
          </wp:inline>
        </w:drawing>
      </w:r>
    </w:p>
    <w:p w14:paraId="2B62B8C2" w14:textId="2D16F723"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9"/>
                    <a:stretch>
                      <a:fillRect/>
                    </a:stretch>
                  </pic:blipFill>
                  <pic:spPr>
                    <a:xfrm>
                      <a:off x="0" y="0"/>
                      <a:ext cx="5943600" cy="4245610"/>
                    </a:xfrm>
                    <a:prstGeom prst="rect">
                      <a:avLst/>
                    </a:prstGeom>
                  </pic:spPr>
                </pic:pic>
              </a:graphicData>
            </a:graphic>
          </wp:inline>
        </w:drawing>
      </w:r>
    </w:p>
    <w:p w14:paraId="3A876E22" w14:textId="2DE1A0B5"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base = the statistical catch-at-ag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w:t>
      </w:r>
      <w:del w:id="962" w:author="Brian Stock" w:date="2020-08-31T19:35:00Z">
        <w:r w:rsidR="00C4200C" w:rsidDel="0003267E">
          <w:rPr>
            <w:rFonts w:ascii="Times New Roman" w:hAnsi="Times New Roman" w:cs="Times New Roman"/>
          </w:rPr>
          <w:delText>;</w:delText>
        </w:r>
      </w:del>
      <w:ins w:id="963" w:author="Brian Stock" w:date="2020-08-31T19:35:00Z">
        <w:r w:rsidR="0003267E">
          <w:rPr>
            <w:rFonts w:ascii="Times New Roman" w:hAnsi="Times New Roman" w:cs="Times New Roman"/>
          </w:rPr>
          <w:t>,</w:t>
        </w:r>
      </w:ins>
      <w:r w:rsidR="00C4200C">
        <w:rPr>
          <w:rFonts w:ascii="Times New Roman" w:hAnsi="Times New Roman" w:cs="Times New Roman"/>
        </w:rPr>
        <w:t xml:space="preserve">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5" w:author="Haikun Xu" w:date="2020-08-07T15:53:00Z" w:initials="HX">
    <w:p w14:paraId="79717242" w14:textId="50DFCFDC" w:rsidR="00FC4FBA" w:rsidRDefault="00FC4FBA">
      <w:pPr>
        <w:pStyle w:val="CommentText"/>
      </w:pPr>
      <w:r>
        <w:rPr>
          <w:rStyle w:val="CommentReference"/>
        </w:rPr>
        <w:annotationRef/>
      </w:r>
      <w:r>
        <w:t xml:space="preserve">Good to briefly discuss how the 2d ar1 impacts the confidence interval of the estimates </w:t>
      </w:r>
    </w:p>
  </w:comment>
  <w:comment w:id="186" w:author="Brian Stock" w:date="2020-08-31T18:39:00Z" w:initials="BCS">
    <w:p w14:paraId="022A5236" w14:textId="01746458" w:rsidR="00FC4FBA" w:rsidRDefault="00FC4FBA">
      <w:pPr>
        <w:pStyle w:val="CommentText"/>
      </w:pPr>
      <w:r>
        <w:rPr>
          <w:rStyle w:val="CommentReference"/>
        </w:rPr>
        <w:annotationRef/>
      </w:r>
      <w:r>
        <w:t>Yeah need to add the table with SSB estimates</w:t>
      </w:r>
    </w:p>
  </w:comment>
  <w:comment w:id="191" w:author="Haikun Xu" w:date="2020-08-07T15:20:00Z" w:initials="HX">
    <w:p w14:paraId="50D5E21E" w14:textId="11CEE4DB" w:rsidR="00FC4FBA" w:rsidRDefault="00FC4FBA">
      <w:pPr>
        <w:pStyle w:val="CommentText"/>
      </w:pPr>
      <w:r>
        <w:rPr>
          <w:rStyle w:val="CommentReference"/>
        </w:rPr>
        <w:annotationRef/>
      </w:r>
      <w:r>
        <w:t>D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717242" w15:done="0"/>
  <w15:commentEx w15:paraId="022A5236" w15:paraIdParent="79717242" w15:done="0"/>
  <w15:commentEx w15:paraId="50D5E2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717242" w16cid:durableId="22D7F790"/>
  <w16cid:commentId w16cid:paraId="022A5236" w16cid:durableId="22F7C275"/>
  <w16cid:commentId w16cid:paraId="50D5E21E" w16cid:durableId="22D7EF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F96D7" w14:textId="77777777" w:rsidR="00FC4FBA" w:rsidRDefault="00FC4FBA" w:rsidP="002E1672">
      <w:pPr>
        <w:spacing w:after="0" w:line="240" w:lineRule="auto"/>
      </w:pPr>
      <w:r>
        <w:separator/>
      </w:r>
    </w:p>
  </w:endnote>
  <w:endnote w:type="continuationSeparator" w:id="0">
    <w:p w14:paraId="20F7AA62" w14:textId="77777777" w:rsidR="00FC4FBA" w:rsidRDefault="00FC4FBA"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FC4FBA" w:rsidRDefault="00FC4FBA">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FC4FBA" w:rsidRDefault="00FC4F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98381" w14:textId="77777777" w:rsidR="00FC4FBA" w:rsidRDefault="00FC4FBA" w:rsidP="002E1672">
      <w:pPr>
        <w:spacing w:after="0" w:line="240" w:lineRule="auto"/>
      </w:pPr>
      <w:r>
        <w:separator/>
      </w:r>
    </w:p>
  </w:footnote>
  <w:footnote w:type="continuationSeparator" w:id="0">
    <w:p w14:paraId="0F00DB7E" w14:textId="77777777" w:rsidR="00FC4FBA" w:rsidRDefault="00FC4FBA"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Stock">
    <w15:presenceInfo w15:providerId="None" w15:userId="Brian Stock"/>
  </w15:person>
  <w15:person w15:author="Haikun Xu">
    <w15:presenceInfo w15:providerId="AD" w15:userId="S::hkxu@iattc.org::5497adfb-e7da-4e53-b8a0-6cfd25acad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267E"/>
    <w:rsid w:val="000330AF"/>
    <w:rsid w:val="000333C5"/>
    <w:rsid w:val="000337BF"/>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E67"/>
    <w:rsid w:val="00063FE8"/>
    <w:rsid w:val="0006407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0DC2"/>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3C52"/>
    <w:rsid w:val="001A57C9"/>
    <w:rsid w:val="001A681B"/>
    <w:rsid w:val="001A700E"/>
    <w:rsid w:val="001A7333"/>
    <w:rsid w:val="001B0A7F"/>
    <w:rsid w:val="001B127E"/>
    <w:rsid w:val="001B14B5"/>
    <w:rsid w:val="001B1829"/>
    <w:rsid w:val="001B1B68"/>
    <w:rsid w:val="001B3877"/>
    <w:rsid w:val="001B3A9C"/>
    <w:rsid w:val="001B682D"/>
    <w:rsid w:val="001B6D20"/>
    <w:rsid w:val="001C1B6D"/>
    <w:rsid w:val="001C1EC5"/>
    <w:rsid w:val="001C3011"/>
    <w:rsid w:val="001C3623"/>
    <w:rsid w:val="001C3EE1"/>
    <w:rsid w:val="001C478F"/>
    <w:rsid w:val="001C5223"/>
    <w:rsid w:val="001C58F8"/>
    <w:rsid w:val="001C5913"/>
    <w:rsid w:val="001C68B4"/>
    <w:rsid w:val="001C7875"/>
    <w:rsid w:val="001D0459"/>
    <w:rsid w:val="001D1E7A"/>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4DFF"/>
    <w:rsid w:val="0029571C"/>
    <w:rsid w:val="00296319"/>
    <w:rsid w:val="002963CE"/>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3DFC"/>
    <w:rsid w:val="003A44B3"/>
    <w:rsid w:val="003A51CA"/>
    <w:rsid w:val="003A76C5"/>
    <w:rsid w:val="003B1456"/>
    <w:rsid w:val="003B24F7"/>
    <w:rsid w:val="003B3D56"/>
    <w:rsid w:val="003B4170"/>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4A89"/>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3AB5"/>
    <w:rsid w:val="004E43EF"/>
    <w:rsid w:val="004E68C5"/>
    <w:rsid w:val="004E7AB2"/>
    <w:rsid w:val="004E7B26"/>
    <w:rsid w:val="004F00B4"/>
    <w:rsid w:val="004F08A7"/>
    <w:rsid w:val="004F0DD9"/>
    <w:rsid w:val="004F2169"/>
    <w:rsid w:val="004F2FA5"/>
    <w:rsid w:val="004F3956"/>
    <w:rsid w:val="004F399C"/>
    <w:rsid w:val="004F4824"/>
    <w:rsid w:val="004F4D2F"/>
    <w:rsid w:val="004F4D3C"/>
    <w:rsid w:val="004F6776"/>
    <w:rsid w:val="004F6921"/>
    <w:rsid w:val="004F6A20"/>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BF0"/>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57607"/>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627B"/>
    <w:rsid w:val="0058765D"/>
    <w:rsid w:val="00587B01"/>
    <w:rsid w:val="00587BC8"/>
    <w:rsid w:val="00591B9B"/>
    <w:rsid w:val="00594CE2"/>
    <w:rsid w:val="00595093"/>
    <w:rsid w:val="0059610E"/>
    <w:rsid w:val="005961B2"/>
    <w:rsid w:val="00597385"/>
    <w:rsid w:val="005A00C6"/>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021B"/>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6AF8"/>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4E1B"/>
    <w:rsid w:val="0066523F"/>
    <w:rsid w:val="00666CE1"/>
    <w:rsid w:val="00670ECC"/>
    <w:rsid w:val="00671985"/>
    <w:rsid w:val="006719F5"/>
    <w:rsid w:val="0067267B"/>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6AD7"/>
    <w:rsid w:val="007577BF"/>
    <w:rsid w:val="00760FB4"/>
    <w:rsid w:val="00761640"/>
    <w:rsid w:val="007618A0"/>
    <w:rsid w:val="00762789"/>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2EFB"/>
    <w:rsid w:val="007B36D2"/>
    <w:rsid w:val="007B3CC3"/>
    <w:rsid w:val="007B406F"/>
    <w:rsid w:val="007B5925"/>
    <w:rsid w:val="007B6AEA"/>
    <w:rsid w:val="007B750F"/>
    <w:rsid w:val="007B76DA"/>
    <w:rsid w:val="007B78F0"/>
    <w:rsid w:val="007C0957"/>
    <w:rsid w:val="007C168E"/>
    <w:rsid w:val="007C18EA"/>
    <w:rsid w:val="007C33D4"/>
    <w:rsid w:val="007C3B7B"/>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18A"/>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018"/>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3533"/>
    <w:rsid w:val="00944137"/>
    <w:rsid w:val="00945080"/>
    <w:rsid w:val="009453DF"/>
    <w:rsid w:val="0094661D"/>
    <w:rsid w:val="00947B98"/>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77ECA"/>
    <w:rsid w:val="00981534"/>
    <w:rsid w:val="00982936"/>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D446A"/>
    <w:rsid w:val="009E0C5B"/>
    <w:rsid w:val="009E108F"/>
    <w:rsid w:val="009E189A"/>
    <w:rsid w:val="009E21A1"/>
    <w:rsid w:val="009E229C"/>
    <w:rsid w:val="009E242D"/>
    <w:rsid w:val="009E2A5D"/>
    <w:rsid w:val="009E3225"/>
    <w:rsid w:val="009E777E"/>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5D46"/>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639"/>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641"/>
    <w:rsid w:val="00B15A40"/>
    <w:rsid w:val="00B15F51"/>
    <w:rsid w:val="00B22286"/>
    <w:rsid w:val="00B230D2"/>
    <w:rsid w:val="00B24714"/>
    <w:rsid w:val="00B249F2"/>
    <w:rsid w:val="00B24E81"/>
    <w:rsid w:val="00B24EE3"/>
    <w:rsid w:val="00B24FA3"/>
    <w:rsid w:val="00B26074"/>
    <w:rsid w:val="00B2623F"/>
    <w:rsid w:val="00B26BC1"/>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36AD"/>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2EEF"/>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8E4"/>
    <w:rsid w:val="00D05AD5"/>
    <w:rsid w:val="00D0673C"/>
    <w:rsid w:val="00D1175A"/>
    <w:rsid w:val="00D11E41"/>
    <w:rsid w:val="00D121BD"/>
    <w:rsid w:val="00D1716A"/>
    <w:rsid w:val="00D17625"/>
    <w:rsid w:val="00D176AC"/>
    <w:rsid w:val="00D1795C"/>
    <w:rsid w:val="00D2073D"/>
    <w:rsid w:val="00D20D44"/>
    <w:rsid w:val="00D21048"/>
    <w:rsid w:val="00D21220"/>
    <w:rsid w:val="00D219F1"/>
    <w:rsid w:val="00D2214A"/>
    <w:rsid w:val="00D221D9"/>
    <w:rsid w:val="00D228C2"/>
    <w:rsid w:val="00D23077"/>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AE0"/>
    <w:rsid w:val="00DF5B1F"/>
    <w:rsid w:val="00DF6533"/>
    <w:rsid w:val="00DF7206"/>
    <w:rsid w:val="00DF79EE"/>
    <w:rsid w:val="00DF7B3E"/>
    <w:rsid w:val="00E0138F"/>
    <w:rsid w:val="00E03284"/>
    <w:rsid w:val="00E04F59"/>
    <w:rsid w:val="00E06303"/>
    <w:rsid w:val="00E07DB9"/>
    <w:rsid w:val="00E07F95"/>
    <w:rsid w:val="00E11B3F"/>
    <w:rsid w:val="00E14221"/>
    <w:rsid w:val="00E145FD"/>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37C5E"/>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67092"/>
    <w:rsid w:val="00E67145"/>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735"/>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C7F"/>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38F"/>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4FBA"/>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EA709D-9EF7-4D82-98A3-A83018435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37</Pages>
  <Words>13831</Words>
  <Characters>78842</Characters>
  <Application>Microsoft Office Word</Application>
  <DocSecurity>0</DocSecurity>
  <Lines>657</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10</cp:revision>
  <cp:lastPrinted>2017-05-29T05:55:00Z</cp:lastPrinted>
  <dcterms:created xsi:type="dcterms:W3CDTF">2020-08-31T21:18:00Z</dcterms:created>
  <dcterms:modified xsi:type="dcterms:W3CDTF">2020-09-01T02:49:00Z</dcterms:modified>
</cp:coreProperties>
</file>